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1389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6946"/>
        <w:gridCol w:w="6946"/>
      </w:tblGrid>
      <w:tr w:rsidR="005E6BE4" w:rsidTr="54CA492A">
        <w:trPr>
          <w:cantSplit/>
          <w:trHeight w:val="3190"/>
        </w:trPr>
        <w:tc>
          <w:tcPr>
            <w:tcW w:w="694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5E6BE4" w:rsidRDefault="007E2031" w:rsidP="38FE777E">
            <w:pPr>
              <w:rPr>
                <w:rFonts w:ascii="Garamond" w:hAnsi="Garamond"/>
                <w:color w:val="000080"/>
                <w:sz w:val="20"/>
                <w:szCs w:val="20"/>
              </w:rPr>
            </w:pPr>
            <w:r w:rsidRPr="00917DBF">
              <w:rPr>
                <w:noProof/>
              </w:rPr>
              <w:object w:dxaOrig="9794" w:dyaOrig="2040" w14:anchorId="3910C1FE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224pt;height:44.65pt;mso-width-percent:0;mso-height-percent:0;mso-width-percent:0;mso-height-percent:0" o:ole="">
                  <v:imagedata r:id="rId11" o:title=""/>
                </v:shape>
                <o:OLEObject Type="Embed" ProgID="MSPhotoEd.3" ShapeID="_x0000_i1025" DrawAspect="Content" ObjectID="_1797676972" r:id="rId12"/>
              </w:object>
            </w:r>
          </w:p>
        </w:tc>
        <w:tc>
          <w:tcPr>
            <w:tcW w:w="694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5E6BE4" w:rsidRPr="004C19A4" w:rsidRDefault="005E6BE4" w:rsidP="00F115E9">
            <w:pPr>
              <w:pStyle w:val="Brdtekst"/>
              <w:rPr>
                <w:rFonts w:ascii="Calibri" w:hAnsi="Calibri"/>
                <w:iCs/>
                <w:sz w:val="22"/>
                <w:szCs w:val="22"/>
                <w:lang w:val="nb-NO" w:eastAsia="nb-NO"/>
              </w:rPr>
            </w:pPr>
            <w:bookmarkStart w:id="0" w:name="OLE_LINK1"/>
            <w:r w:rsidRPr="00886B82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>Dokumentansvarlig</w:t>
            </w:r>
            <w:r w:rsidRPr="00886B82">
              <w:rPr>
                <w:rFonts w:ascii="Calibri" w:hAnsi="Calibri"/>
                <w:b/>
                <w:i/>
                <w:sz w:val="22"/>
                <w:szCs w:val="22"/>
                <w:lang w:val="nb-NO" w:eastAsia="nb-NO"/>
              </w:rPr>
              <w:t>:</w:t>
            </w:r>
            <w:r w:rsidRPr="00886B82">
              <w:rPr>
                <w:rFonts w:ascii="Calibri" w:hAnsi="Calibri"/>
                <w:i/>
                <w:sz w:val="22"/>
                <w:szCs w:val="22"/>
                <w:lang w:val="nb-NO" w:eastAsia="nb-NO"/>
              </w:rPr>
              <w:t xml:space="preserve"> </w:t>
            </w:r>
            <w:r w:rsidR="004C19A4">
              <w:rPr>
                <w:rFonts w:ascii="Calibri" w:hAnsi="Calibri"/>
                <w:iCs/>
                <w:sz w:val="22"/>
                <w:szCs w:val="22"/>
                <w:lang w:val="nb-NO" w:eastAsia="nb-NO"/>
              </w:rPr>
              <w:t>Eira Storli Vognild</w:t>
            </w:r>
          </w:p>
          <w:p w:rsidR="005E6BE4" w:rsidRDefault="005E6BE4" w:rsidP="00F115E9">
            <w:pPr>
              <w:pStyle w:val="Brdtekst"/>
              <w:rPr>
                <w:rFonts w:ascii="Calibri" w:hAnsi="Calibri"/>
                <w:sz w:val="22"/>
                <w:szCs w:val="22"/>
                <w:lang w:val="nb-NO" w:eastAsia="nb-NO"/>
              </w:rPr>
            </w:pPr>
            <w:r w:rsidRPr="00886B82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>Utarbeidet av:</w:t>
            </w:r>
            <w:r w:rsidRPr="00886B82">
              <w:rPr>
                <w:rFonts w:ascii="Calibri" w:hAnsi="Calibri"/>
                <w:sz w:val="22"/>
                <w:szCs w:val="22"/>
                <w:lang w:val="nb-NO" w:eastAsia="nb-NO"/>
              </w:rPr>
              <w:t xml:space="preserve"> </w:t>
            </w:r>
            <w:r w:rsidR="004C19A4">
              <w:rPr>
                <w:rFonts w:ascii="Calibri" w:hAnsi="Calibri"/>
                <w:sz w:val="22"/>
                <w:szCs w:val="22"/>
                <w:lang w:val="nb-NO" w:eastAsia="nb-NO"/>
              </w:rPr>
              <w:t>Eira Storli Vognild</w:t>
            </w:r>
            <w:r w:rsidR="005C6C9C">
              <w:rPr>
                <w:rFonts w:ascii="Calibri" w:hAnsi="Calibri"/>
                <w:sz w:val="22"/>
                <w:szCs w:val="22"/>
                <w:lang w:val="nb-NO" w:eastAsia="nb-NO"/>
              </w:rPr>
              <w:t xml:space="preserve">, </w:t>
            </w:r>
            <w:r w:rsidR="005C6C9C" w:rsidRPr="005C6C9C">
              <w:rPr>
                <w:rFonts w:ascii="Calibri" w:hAnsi="Calibri"/>
                <w:sz w:val="22"/>
                <w:szCs w:val="22"/>
                <w:lang w:val="nb-NO" w:eastAsia="nb-NO"/>
              </w:rPr>
              <w:t>Fagutviklingssykepleier v/ Barnemottak og barneinfeksjon BULX4</w:t>
            </w:r>
            <w:r w:rsidR="005C6C9C">
              <w:rPr>
                <w:rFonts w:ascii="Calibri" w:hAnsi="Calibri"/>
                <w:sz w:val="22"/>
                <w:szCs w:val="22"/>
                <w:lang w:val="nb-NO" w:eastAsia="nb-NO"/>
              </w:rPr>
              <w:t xml:space="preserve">, OUS </w:t>
            </w:r>
          </w:p>
          <w:p w:rsidR="005C6C9C" w:rsidRPr="005C6C9C" w:rsidRDefault="005E6BE4" w:rsidP="005C6C9C">
            <w:pPr>
              <w:pStyle w:val="Brdtekst"/>
              <w:rPr>
                <w:rFonts w:ascii="Calibri" w:hAnsi="Calibri"/>
                <w:sz w:val="22"/>
                <w:szCs w:val="22"/>
                <w:lang w:val="nb-NO" w:eastAsia="nb-NO"/>
              </w:rPr>
            </w:pPr>
            <w:r w:rsidRPr="00886B82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 xml:space="preserve">Fagfellevurdert av: </w:t>
            </w:r>
            <w:r w:rsidR="005C6C9C" w:rsidRPr="005C6C9C">
              <w:rPr>
                <w:rFonts w:ascii="Calibri" w:hAnsi="Calibri"/>
                <w:sz w:val="22"/>
                <w:szCs w:val="22"/>
                <w:lang w:val="nb-NO" w:eastAsia="nb-NO"/>
              </w:rPr>
              <w:t>Anna Sabina Therese Nordahl</w:t>
            </w:r>
            <w:r w:rsidR="005C6C9C">
              <w:rPr>
                <w:rFonts w:ascii="Calibri" w:hAnsi="Calibri"/>
                <w:sz w:val="22"/>
                <w:szCs w:val="22"/>
                <w:lang w:val="nb-NO" w:eastAsia="nb-NO"/>
              </w:rPr>
              <w:t xml:space="preserve">, Fagutviklingssykepleier, </w:t>
            </w:r>
          </w:p>
          <w:p w:rsidR="005E6BE4" w:rsidRPr="002B22CB" w:rsidRDefault="005C6C9C" w:rsidP="005C6C9C">
            <w:pPr>
              <w:pStyle w:val="Brdtekst"/>
              <w:rPr>
                <w:rFonts w:ascii="Calibri" w:hAnsi="Calibri"/>
                <w:sz w:val="22"/>
                <w:szCs w:val="22"/>
                <w:lang w:val="nb-NO" w:eastAsia="nb-NO"/>
              </w:rPr>
            </w:pPr>
            <w:r w:rsidRPr="005C6C9C">
              <w:rPr>
                <w:rFonts w:ascii="Calibri" w:hAnsi="Calibri"/>
                <w:sz w:val="22"/>
                <w:szCs w:val="22"/>
                <w:lang w:val="nb-NO" w:eastAsia="nb-NO"/>
              </w:rPr>
              <w:t>Barnemedisin og transplantasjon, Rikshospitalet</w:t>
            </w:r>
            <w:r>
              <w:rPr>
                <w:rFonts w:ascii="Calibri" w:hAnsi="Calibri"/>
                <w:sz w:val="22"/>
                <w:szCs w:val="22"/>
                <w:lang w:val="nb-NO" w:eastAsia="nb-NO"/>
              </w:rPr>
              <w:t>, OUS</w:t>
            </w:r>
          </w:p>
          <w:p w:rsidR="005E6BE4" w:rsidRPr="00886B82" w:rsidRDefault="005E6BE4" w:rsidP="00F115E9">
            <w:pPr>
              <w:pStyle w:val="Brdtekst"/>
              <w:rPr>
                <w:rFonts w:ascii="Calibri" w:hAnsi="Calibri"/>
                <w:b/>
                <w:sz w:val="22"/>
                <w:szCs w:val="22"/>
                <w:lang w:val="nb-NO" w:eastAsia="nb-NO"/>
              </w:rPr>
            </w:pPr>
            <w:r w:rsidRPr="00886B82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>Godkjent av KDS OUS:</w:t>
            </w:r>
            <w:r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 xml:space="preserve"> </w:t>
            </w:r>
            <w:r w:rsidR="005C6C9C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>02.01.2025</w:t>
            </w:r>
          </w:p>
          <w:p w:rsidR="005E6BE4" w:rsidRPr="00173BFC" w:rsidRDefault="005E6BE4" w:rsidP="00F115E9">
            <w:pPr>
              <w:pStyle w:val="Brdtekst"/>
              <w:rPr>
                <w:color w:val="003399"/>
                <w:sz w:val="18"/>
                <w:szCs w:val="18"/>
                <w:lang w:val="nb-NO" w:eastAsia="nb-NO"/>
              </w:rPr>
            </w:pPr>
            <w:r w:rsidRPr="00886B82">
              <w:rPr>
                <w:rFonts w:ascii="Calibri" w:hAnsi="Calibri"/>
                <w:b/>
                <w:sz w:val="22"/>
                <w:szCs w:val="22"/>
                <w:lang w:val="nb-NO" w:eastAsia="nb-NO"/>
              </w:rPr>
              <w:t>Revideres innen dato:</w:t>
            </w:r>
            <w:r w:rsidRPr="00531925">
              <w:rPr>
                <w:rFonts w:ascii="Calibri" w:hAnsi="Calibri"/>
                <w:b/>
                <w:color w:val="003399"/>
                <w:sz w:val="22"/>
                <w:szCs w:val="22"/>
                <w:lang w:val="nb-NO" w:eastAsia="nb-NO"/>
              </w:rPr>
              <w:t xml:space="preserve"> </w:t>
            </w:r>
            <w:bookmarkEnd w:id="0"/>
            <w:r w:rsidR="005C6C9C">
              <w:rPr>
                <w:rFonts w:ascii="Calibri" w:hAnsi="Calibri"/>
                <w:b/>
                <w:color w:val="003399"/>
                <w:sz w:val="22"/>
                <w:szCs w:val="22"/>
                <w:lang w:val="nb-NO" w:eastAsia="nb-NO"/>
              </w:rPr>
              <w:t>02.01.2028</w:t>
            </w:r>
          </w:p>
        </w:tc>
      </w:tr>
    </w:tbl>
    <w:p w:rsidR="009B14B0" w:rsidRPr="009B14B0" w:rsidRDefault="005E6BE4" w:rsidP="009B14B0">
      <w:pPr>
        <w:pStyle w:val="Tittel"/>
        <w:rPr>
          <w:rFonts w:eastAsia="Times New Roman"/>
          <w:sz w:val="36"/>
        </w:rPr>
      </w:pPr>
      <w:r w:rsidRPr="009B14B0">
        <w:rPr>
          <w:rFonts w:eastAsia="Times New Roman"/>
          <w:sz w:val="36"/>
        </w:rPr>
        <w:t xml:space="preserve">Veiledende plan: </w:t>
      </w:r>
      <w:r w:rsidR="004C19A4">
        <w:rPr>
          <w:rFonts w:eastAsia="Times New Roman"/>
          <w:sz w:val="36"/>
        </w:rPr>
        <w:t xml:space="preserve">Respirasjonsbesvær </w:t>
      </w:r>
      <w:r w:rsidR="006A2406">
        <w:rPr>
          <w:rFonts w:eastAsia="Times New Roman"/>
          <w:sz w:val="36"/>
        </w:rPr>
        <w:t>ved</w:t>
      </w:r>
      <w:r w:rsidR="0021520E">
        <w:rPr>
          <w:rFonts w:eastAsia="Times New Roman"/>
          <w:sz w:val="36"/>
        </w:rPr>
        <w:t xml:space="preserve"> </w:t>
      </w:r>
      <w:r w:rsidR="006A2406">
        <w:rPr>
          <w:rFonts w:eastAsia="Times New Roman"/>
          <w:sz w:val="36"/>
        </w:rPr>
        <w:t>luftveisinfeksjon -</w:t>
      </w:r>
      <w:r w:rsidR="0021520E">
        <w:rPr>
          <w:rFonts w:eastAsia="Times New Roman"/>
          <w:sz w:val="36"/>
        </w:rPr>
        <w:t xml:space="preserve"> </w:t>
      </w:r>
      <w:r w:rsidR="004C19A4">
        <w:rPr>
          <w:rFonts w:eastAsia="Times New Roman"/>
          <w:sz w:val="36"/>
        </w:rPr>
        <w:t>barn</w:t>
      </w:r>
    </w:p>
    <w:p w:rsidR="009B14B0" w:rsidRPr="00C25822" w:rsidRDefault="009B14B0" w:rsidP="009B14B0">
      <w:pPr>
        <w:rPr>
          <w:b/>
        </w:rPr>
      </w:pPr>
    </w:p>
    <w:tbl>
      <w:tblPr>
        <w:tblW w:w="13633" w:type="dxa"/>
        <w:tblInd w:w="2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454"/>
        <w:gridCol w:w="4111"/>
        <w:gridCol w:w="425"/>
        <w:gridCol w:w="3260"/>
        <w:gridCol w:w="567"/>
        <w:gridCol w:w="4816"/>
      </w:tblGrid>
      <w:tr w:rsidR="009B14B0" w:rsidRPr="009B14B0" w:rsidTr="009B14B0">
        <w:trPr>
          <w:trHeight w:val="283"/>
        </w:trPr>
        <w:tc>
          <w:tcPr>
            <w:tcW w:w="13633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FUNKSJONSOMRÅDER (FO)</w:t>
            </w:r>
          </w:p>
        </w:tc>
      </w:tr>
      <w:tr w:rsidR="009B14B0" w:rsidRPr="009B14B0" w:rsidTr="009B14B0">
        <w:trPr>
          <w:trHeight w:val="463"/>
        </w:trPr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1.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rPr>
                <w:bCs/>
              </w:rPr>
              <w:t>Kommunikasjon/sanser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5.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Eliminasj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9.</w:t>
            </w:r>
          </w:p>
        </w:tc>
        <w:tc>
          <w:tcPr>
            <w:tcW w:w="4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Seksualitet/reproduksjon</w:t>
            </w:r>
          </w:p>
        </w:tc>
      </w:tr>
      <w:tr w:rsidR="009B14B0" w:rsidRPr="009B14B0" w:rsidTr="009B14B0">
        <w:trPr>
          <w:trHeight w:val="463"/>
        </w:trPr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2.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Kunnskap/utvikling/psykisk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6.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Hud/vev/så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10.</w:t>
            </w:r>
          </w:p>
        </w:tc>
        <w:tc>
          <w:tcPr>
            <w:tcW w:w="4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Sosialt/planlegging av utskriving</w:t>
            </w:r>
          </w:p>
        </w:tc>
      </w:tr>
      <w:tr w:rsidR="009B14B0" w:rsidRPr="009B14B0" w:rsidTr="009B14B0">
        <w:trPr>
          <w:trHeight w:val="195"/>
        </w:trPr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3.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Åndedrett/sirkulasjon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7.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Aktivitet/funksjonsstatu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11.</w:t>
            </w:r>
          </w:p>
        </w:tc>
        <w:tc>
          <w:tcPr>
            <w:tcW w:w="4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Åndelig/kulturelt/livsstil</w:t>
            </w:r>
          </w:p>
        </w:tc>
      </w:tr>
      <w:tr w:rsidR="009B14B0" w:rsidRPr="009B14B0" w:rsidTr="009B14B0">
        <w:trPr>
          <w:trHeight w:val="171"/>
        </w:trPr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4.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Ernæring/væske/elektrolyttbalans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8.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Smerter/søvn/hvile/velvær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pPr>
              <w:rPr>
                <w:b/>
              </w:rPr>
            </w:pPr>
            <w:r w:rsidRPr="009B14B0">
              <w:rPr>
                <w:b/>
              </w:rPr>
              <w:t>12.</w:t>
            </w:r>
          </w:p>
        </w:tc>
        <w:tc>
          <w:tcPr>
            <w:tcW w:w="4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B14B0" w:rsidRPr="009B14B0" w:rsidRDefault="009B14B0" w:rsidP="009B14B0">
            <w:r w:rsidRPr="009B14B0">
              <w:t>Annet/legedelegerte aktiviteter</w:t>
            </w:r>
          </w:p>
        </w:tc>
      </w:tr>
    </w:tbl>
    <w:p w:rsidR="007334D9" w:rsidRDefault="007334D9"/>
    <w:tbl>
      <w:tblPr>
        <w:tblW w:w="1388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0"/>
        <w:gridCol w:w="735"/>
        <w:gridCol w:w="2494"/>
        <w:gridCol w:w="1278"/>
        <w:gridCol w:w="4251"/>
        <w:gridCol w:w="2409"/>
        <w:gridCol w:w="1418"/>
        <w:gridCol w:w="992"/>
      </w:tblGrid>
      <w:tr w:rsidR="00C92274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F</w:t>
            </w:r>
            <w:r w:rsidRPr="003F75C7"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 xml:space="preserve">O 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ICNP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Sykepleiediagnose</w:t>
            </w:r>
          </w:p>
        </w:tc>
        <w:tc>
          <w:tcPr>
            <w:tcW w:w="12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sz w:val="18"/>
                <w:szCs w:val="18"/>
                <w:lang w:eastAsia="nb-NO"/>
              </w:rPr>
              <w:t>ICNP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Resultat</w:t>
            </w:r>
            <w:r w:rsidRPr="003F75C7"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 xml:space="preserve"> og interven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bottom"/>
          </w:tcPr>
          <w:p w:rsidR="00C92274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Spesifiser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bottom"/>
          </w:tcPr>
          <w:p w:rsidR="00C92274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Frekvens/</w:t>
            </w:r>
          </w:p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>situasjo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bottom"/>
          </w:tcPr>
          <w:p w:rsidR="00C92274" w:rsidRPr="003F75C7" w:rsidRDefault="00C92274" w:rsidP="00B74AB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 w:rsidRPr="003F75C7"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  <w:t xml:space="preserve">Referanse </w:t>
            </w:r>
          </w:p>
        </w:tc>
      </w:tr>
      <w:tr w:rsidR="00C92274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sz w:val="18"/>
                <w:szCs w:val="18"/>
              </w:rPr>
              <w:t>67750007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sz w:val="18"/>
                <w:szCs w:val="18"/>
              </w:rPr>
              <w:t>Nedsatt evne til å holde luftveiene frie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45305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 stand til å opprettholde frie luftvei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C92274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0971000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pprettholdelse av frie luftvei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C92274" w:rsidRPr="00F83AC3" w:rsidRDefault="00C92274" w:rsidP="38FE777E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1-8)</w:t>
            </w:r>
          </w:p>
        </w:tc>
      </w:tr>
      <w:tr w:rsidR="00C92274" w:rsidRPr="003F75C7" w:rsidTr="000267F9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06172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asal administrasjon av legemiddel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NaCl 0,9%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F83AC3" w:rsidRDefault="00C92274" w:rsidP="38FE777E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4;8-10)</w:t>
            </w:r>
          </w:p>
        </w:tc>
      </w:tr>
      <w:tr w:rsidR="00C92274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137F0" w:rsidRPr="00E137F0" w:rsidRDefault="003E4073" w:rsidP="1978FB51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hyperlink r:id="rId13" w:history="1">
              <w:r w:rsidR="00E137F0" w:rsidRPr="00E137F0">
                <w:rPr>
                  <w:rStyle w:val="Hyperkobling"/>
                  <w:sz w:val="18"/>
                  <w:szCs w:val="18"/>
                </w:rPr>
                <w:t>VAR: Administrering av nesedråper til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F83AC3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C92274" w:rsidRPr="003F75C7" w:rsidTr="000267F9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785810002021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behov for sug i øvre luftvei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esebor, munnhul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F83AC3" w:rsidRDefault="00C92274" w:rsidP="38FE777E">
            <w:pPr>
              <w:spacing w:after="0" w:line="240" w:lineRule="auto"/>
              <w:rPr>
                <w:sz w:val="16"/>
                <w:szCs w:val="16"/>
                <w:lang w:eastAsia="nb-NO"/>
              </w:rPr>
            </w:pPr>
            <w:r w:rsidRPr="38FE777E">
              <w:rPr>
                <w:sz w:val="16"/>
                <w:szCs w:val="16"/>
              </w:rPr>
              <w:t>(9;10)</w:t>
            </w:r>
          </w:p>
        </w:tc>
      </w:tr>
      <w:tr w:rsidR="00C92274" w:rsidRPr="003F75C7" w:rsidTr="000267F9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90594B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BA127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0961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90594B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BA127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tøttende lei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90594B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92274" w:rsidRPr="007334D9" w:rsidRDefault="00C92274" w:rsidP="001C58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Leie som sikrer fri luftvei, Varierte leier, Hevet hode og overkropp i seng, Annet respirasjonsfremmende lei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92274" w:rsidRPr="00F83AC3" w:rsidRDefault="00C92274" w:rsidP="38FE777E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2;3;8;11;1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90594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81187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366004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90594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halasjonsbehand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noProof/>
                <w:sz w:val="16"/>
                <w:szCs w:val="16"/>
              </w:rPr>
            </w:pPr>
            <w:r w:rsidRPr="38FE777E">
              <w:rPr>
                <w:noProof/>
                <w:sz w:val="16"/>
                <w:szCs w:val="16"/>
              </w:rPr>
              <w:t>(2;5;</w:t>
            </w:r>
            <w:r>
              <w:rPr>
                <w:noProof/>
                <w:sz w:val="16"/>
                <w:szCs w:val="16"/>
              </w:rPr>
              <w:t>8;</w:t>
            </w:r>
            <w:r w:rsidRPr="38FE777E">
              <w:rPr>
                <w:noProof/>
                <w:sz w:val="16"/>
                <w:szCs w:val="16"/>
              </w:rPr>
              <w:t>11;13-17)</w:t>
            </w: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0090594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43132000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0090594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dministrasjon av inhalasjonsprepara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halasjonspreparat, NaCl 0,9%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, ved beho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1978FB51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14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Inhalasjonsbehandling til barn som puster selv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halasjonsspray med kammer, forstøverapparat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BB7793" w:rsidRPr="003F75C7" w:rsidTr="000267F9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0594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0957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</w:t>
            </w:r>
            <w:r w:rsidRPr="0090594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urdering av inhalasjonsteknik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sz w:val="16"/>
                <w:szCs w:val="16"/>
                <w:lang w:eastAsia="nb-NO"/>
              </w:rPr>
            </w:pPr>
            <w:r w:rsidRPr="38FE777E">
              <w:rPr>
                <w:sz w:val="16"/>
                <w:szCs w:val="16"/>
              </w:rPr>
              <w:t>(19)</w:t>
            </w:r>
          </w:p>
        </w:tc>
      </w:tr>
      <w:tr w:rsidR="00BB7793" w:rsidRPr="003F75C7" w:rsidTr="000267F9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F70C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10397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F70C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 av virkning og bivirkning av legemiddel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halasjonspreparat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0F70C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;3;5;8;13;14;17)</w:t>
            </w: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278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E137F0" w:rsidRDefault="003E407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15" w:history="1">
              <w:r w:rsidR="00BB7793" w:rsidRPr="00E137F0">
                <w:rPr>
                  <w:rStyle w:val="Hyperkobling"/>
                  <w:sz w:val="18"/>
                  <w:szCs w:val="18"/>
                </w:rPr>
                <w:t>Bivirkningsrapportering for legemidle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4296008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334D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Risiko for nedsatt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unksjon i respirasjonssystem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BB7793" w:rsidRPr="00206B7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206B7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28030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noWrap/>
            <w:vAlign w:val="bottom"/>
          </w:tcPr>
          <w:p w:rsidR="00BB7793" w:rsidRPr="00206B7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206B7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ormal funksjon i respirasjonssystem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BB7793" w:rsidRPr="00206B7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vAlign w:val="bottom"/>
          </w:tcPr>
          <w:p w:rsidR="00BB7793" w:rsidRPr="007334D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CCCC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2740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22834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2740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respira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Style w:val="normaltextrun"/>
                <w:rFonts w:ascii="Calibri" w:hAnsi="Calibri" w:cs="Calibri"/>
                <w:color w:val="000000"/>
                <w:sz w:val="18"/>
                <w:szCs w:val="18"/>
                <w:shd w:val="clear" w:color="auto" w:fill="FFFFFF"/>
              </w:rPr>
              <w:t>Observasjon av respirasjonen frekvens, dybde og rytm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22BB1">
              <w:rPr>
                <w:rFonts w:ascii="Calibri" w:eastAsia="Times New Roman" w:hAnsi="Calibri" w:cs="Calibri"/>
                <w:sz w:val="18"/>
                <w:szCs w:val="18"/>
                <w:lang w:eastAsia="nb-NO"/>
              </w:rPr>
              <w:t>Takypné/bradypné, overfladisk/dyp, regelmessig/uregelmessig, sidelikhet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12;20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bservasjon av inndragninger og nesevingespill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J</w:t>
            </w:r>
            <w:r w:rsidRPr="00FB04F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ugulæ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</w:t>
            </w:r>
            <w:r w:rsidRPr="00FB04F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, supraklavikulæ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</w:t>
            </w:r>
            <w:r w:rsidRPr="00FB04F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, interkostal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</w:t>
            </w:r>
            <w:r w:rsidRPr="00FB04F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, subkostal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</w:t>
            </w:r>
            <w:r w:rsidRPr="00FB04F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, substernal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12;21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bservasjon av hørbar respira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293D9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293D9E">
              <w:rPr>
                <w:sz w:val="18"/>
                <w:szCs w:val="18"/>
              </w:rPr>
              <w:t>Snorking, gurgling, stridor, hvesing, forlenget ekspirasjon, stønning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1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2284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048470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2284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åling av oksygenmetn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293D9E" w:rsidRDefault="00BB7793" w:rsidP="00BB7793">
            <w:pPr>
              <w:spacing w:after="0" w:line="240" w:lineRule="auto"/>
              <w:rPr>
                <w:sz w:val="18"/>
                <w:szCs w:val="18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Kontinuerlig, </w:t>
            </w: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ntermitterende, ved søv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noProof/>
                <w:sz w:val="16"/>
                <w:szCs w:val="16"/>
              </w:rPr>
            </w:pPr>
            <w:r w:rsidRPr="38FE777E">
              <w:rPr>
                <w:noProof/>
                <w:sz w:val="16"/>
                <w:szCs w:val="16"/>
              </w:rPr>
              <w:t>(6;9;10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2284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2284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Utføre blodgassanalys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54CA492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00293D9E">
              <w:rPr>
                <w:sz w:val="18"/>
                <w:szCs w:val="18"/>
              </w:rPr>
              <w:t>Kapillært, venøst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noProof/>
                <w:sz w:val="16"/>
                <w:szCs w:val="16"/>
              </w:rPr>
            </w:pPr>
            <w:r w:rsidRPr="38FE777E">
              <w:rPr>
                <w:noProof/>
                <w:sz w:val="16"/>
                <w:szCs w:val="16"/>
              </w:rPr>
              <w:t>(6;8-10;22)</w:t>
            </w:r>
          </w:p>
        </w:tc>
      </w:tr>
      <w:tr w:rsidR="00BB7793" w:rsidRPr="00A13DE5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928B4">
              <w:rPr>
                <w:sz w:val="18"/>
                <w:szCs w:val="18"/>
              </w:rPr>
              <w:t>304495004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</w:t>
            </w:r>
            <w:r w:rsidRPr="0062740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 av vitale teg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A13DE5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val="en-US"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val="en-US" w:eastAsia="nb-NO"/>
              </w:rPr>
              <w:t>(10;16;23;24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A13DE5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A13DE5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A13DE5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A13DE5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3E407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16">
              <w:r w:rsidR="00BB7793"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Pediatrisk tidlig varslingsskår (PEVS)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B703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B703A">
              <w:rPr>
                <w:sz w:val="18"/>
                <w:szCs w:val="18"/>
              </w:rPr>
              <w:t>Innhente omsorgspersoners vurdering av barnets klinik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5;26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2740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379510002021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2740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host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B85E5E" w:rsidRDefault="00BB7793" w:rsidP="00BB7793">
            <w:pPr>
              <w:pStyle w:val="NormalWeb"/>
            </w:pPr>
            <w:r>
              <w:rPr>
                <w:rFonts w:ascii="Calibri" w:hAnsi="Calibri" w:cs="Calibri"/>
                <w:sz w:val="18"/>
                <w:szCs w:val="18"/>
              </w:rPr>
              <w:t>Tørr, produktiv, gjøende, stakkato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1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BA127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2740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ymptomlindrende behandling av host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Varm drikke, honning &gt; 1 år, halstabletter &gt; 6 år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3406B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sz w:val="16"/>
                <w:szCs w:val="16"/>
              </w:rPr>
            </w:pPr>
            <w:r w:rsidRPr="38FE777E">
              <w:rPr>
                <w:sz w:val="16"/>
                <w:szCs w:val="16"/>
              </w:rPr>
              <w:t>(27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39727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39727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557580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39727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39727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amarbeid med fysioterapeu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6;9;10;22;28;29)</w:t>
            </w:r>
          </w:p>
        </w:tc>
      </w:tr>
      <w:tr w:rsidR="00BB7793" w:rsidRPr="003F75C7" w:rsidTr="00C92274">
        <w:trPr>
          <w:trHeight w:val="104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58508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58508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944005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58508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vekket gassutveksling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58508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37678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585086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58508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ormal respiratorisk gassutveks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585086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74850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ksygenbehand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1;4-8;13;16;30-33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dministrasjon av</w:t>
            </w: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 oksyge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Grime/maske/NIV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611A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Titrering av oksygenbehandling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 målområde SpO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  <w:lang w:eastAsia="nb-NO"/>
              </w:rPr>
              <w:t>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E95E6E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  <w:r w:rsidRPr="00C51FA2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Administrasjon</w:t>
            </w: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 High-flow Nasal Cannula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val="en-US" w:eastAsia="nb-NO"/>
              </w:rPr>
            </w:pPr>
            <w:r w:rsidRPr="38FE777E">
              <w:rPr>
                <w:noProof/>
                <w:sz w:val="16"/>
                <w:szCs w:val="16"/>
              </w:rPr>
              <w:t>(34)</w:t>
            </w:r>
          </w:p>
        </w:tc>
      </w:tr>
      <w:tr w:rsidR="00BB7793" w:rsidRPr="00235A2C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350F7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350F7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350F7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350F7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009E7F5C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17">
              <w:r w:rsidRPr="009E7F5C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Bruk av nasal High Flow FP950- Barneinfeksjon US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F83AC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E7F5C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30191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Håndtering av noninvasiv mekanisk ventila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CC0B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val="en-US"/>
              </w:rPr>
            </w:pPr>
            <w:r w:rsidRPr="38FE777E">
              <w:rPr>
                <w:noProof/>
                <w:sz w:val="16"/>
                <w:szCs w:val="16"/>
                <w:lang w:val="en-US"/>
              </w:rPr>
              <w:t>(6;8-10;13;17;2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ED765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51FA2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Administrasjon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 av CPAP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11653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11653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Kontinuerlig, intermitterend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B3B19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51FA2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Administrasjon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 av</w:t>
            </w:r>
            <w:r w:rsidRPr="00CC0B0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 </w:t>
            </w:r>
            <w:r w:rsidRPr="006B3B1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iPAP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11653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11653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Kontinuerlig, intermitterend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83AC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DA41B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DA41B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58687F">
              <w:rPr>
                <w:sz w:val="18"/>
                <w:szCs w:val="18"/>
              </w:rPr>
              <w:t>733741005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58687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edsatt kardiovaskulær funksjon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58687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61618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58687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ormal kardiovaskulær funk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04270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4270E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33873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04270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4270E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kardiovaskulære system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</w:t>
            </w: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04270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00720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04270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 av puls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;12;16;17;24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75F27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75F27" w:rsidRDefault="003E407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18">
              <w:r w:rsidR="00BB7793"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Pediatrisk tidlig varslingsskår (PEVS)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775F27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077710002021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2394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2394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åling av kapillærfyl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2394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25397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2394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hud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2394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44714004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2394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bevissthetsnivå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529080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2394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2394F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diureselist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056C5D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F6D0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F6D0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69730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F6D04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F6D0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lodtrykksmå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1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B14B0" w:rsidRDefault="003E407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19" w:history="1">
              <w:r w:rsidR="00BB7793" w:rsidRPr="00F2394F">
                <w:rPr>
                  <w:rStyle w:val="Hyperkobling"/>
                  <w:rFonts w:ascii="Calibri" w:eastAsia="Times New Roman" w:hAnsi="Calibri" w:cs="Calibri"/>
                  <w:sz w:val="18"/>
                  <w:szCs w:val="18"/>
                  <w:lang w:eastAsia="nb-NO"/>
                </w:rPr>
                <w:t xml:space="preserve">VAR: </w:t>
              </w:r>
              <w:r w:rsidR="00BB7793" w:rsidRPr="00F2394F">
                <w:rPr>
                  <w:rStyle w:val="Hyperkobling"/>
                  <w:rFonts w:eastAsiaTheme="minorEastAsia"/>
                  <w:sz w:val="18"/>
                  <w:szCs w:val="18"/>
                  <w:lang w:eastAsia="nb-NO"/>
                </w:rPr>
                <w:t>Blodtrykksmåling: automatisk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60D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B60D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60D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B60D3">
              <w:rPr>
                <w:sz w:val="18"/>
                <w:szCs w:val="18"/>
              </w:rPr>
              <w:t>386661006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60D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B60D3">
              <w:rPr>
                <w:sz w:val="18"/>
                <w:szCs w:val="18"/>
              </w:rPr>
              <w:t>Feber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B60D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B60D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87273009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B60D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B60D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ormal kroppstemperatu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622C82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863050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ehandling av feb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val="en-US" w:eastAsia="nb-NO"/>
              </w:rPr>
            </w:pPr>
          </w:p>
        </w:tc>
      </w:tr>
      <w:tr w:rsidR="00BB7793" w:rsidRPr="00622C82" w:rsidTr="0011653D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6342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åling av temperatu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A32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ksillært, rektalt, øre, munn, annet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val="en-US"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35)</w:t>
            </w:r>
          </w:p>
        </w:tc>
      </w:tr>
      <w:tr w:rsidR="00BB7793" w:rsidRPr="00256ECE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verksetting av ikke-medikamentelle tiltak ved feb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35)</w:t>
            </w:r>
          </w:p>
        </w:tc>
      </w:tr>
      <w:tr w:rsidR="00BB7793" w:rsidRPr="00256ECE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eduksjon av aktivite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4822C1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FF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RPr="00256ECE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Håndtering av ekstern nedkjø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4822C1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FF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RPr="00256ECE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822C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3075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822C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håndtering av væskebehandl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RPr="00256ECE" w:rsidTr="0011653D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  <w:hideMark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256ECE">
              <w:rPr>
                <w:rFonts w:ascii="Calibri" w:eastAsia="Times New Roman" w:hAnsi="Calibri" w:cs="Calibri"/>
                <w:color w:val="000000"/>
                <w:lang w:eastAsia="nb-NO"/>
              </w:rPr>
              <w:t> 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  <w:hideMark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256ECE">
              <w:rPr>
                <w:rFonts w:ascii="Calibri" w:eastAsia="Times New Roman" w:hAnsi="Calibri" w:cs="Calibri"/>
                <w:color w:val="000000"/>
                <w:lang w:eastAsia="nb-NO"/>
              </w:rPr>
              <w:t> 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  <w:hideMark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256ECE">
              <w:rPr>
                <w:rFonts w:ascii="Calibri" w:eastAsia="Times New Roman" w:hAnsi="Calibri" w:cs="Calibri"/>
                <w:color w:val="000000"/>
                <w:lang w:eastAsia="nb-NO"/>
              </w:rPr>
              <w:t> 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9541000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dministrasjon av febernedsettend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CA320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oretrukket legemiddelform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B7793" w:rsidRPr="00CA3208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val="en-US"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val="en-US" w:eastAsia="nb-NO"/>
              </w:rPr>
              <w:t>(6;10;17;22)</w:t>
            </w:r>
          </w:p>
        </w:tc>
      </w:tr>
      <w:tr w:rsidR="00BB7793" w:rsidRPr="003F75C7" w:rsidTr="0011653D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256EC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US"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70811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4079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respons på temperaturregulerende tilta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35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0048006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9B14B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isiko for underskudd av væske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44674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strekkelig hydrer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C53AE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30147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 av væskebalans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C53AE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5;6;10;14;17;22;29)</w:t>
            </w: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1006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åling av væskeinnta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noProof/>
                <w:sz w:val="16"/>
                <w:szCs w:val="16"/>
              </w:rPr>
            </w:pPr>
          </w:p>
          <w:p w:rsidR="00BB7793" w:rsidRPr="00C53AE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>
              <w:rPr>
                <w:sz w:val="16"/>
                <w:szCs w:val="16"/>
              </w:rPr>
              <w:t>(22;29;10)</w:t>
            </w: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1011000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urinstatus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engde, lukt, farge</w:t>
            </w: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. </w:t>
            </w: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C53AEF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1;10;29;36-38</w:t>
            </w:r>
            <w:r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, 39</w:t>
            </w: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)</w:t>
            </w: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07818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 av vek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I kurv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8478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-10 kg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: x/2 uke,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br/>
            </w:r>
            <w:r w:rsidRPr="0008478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&gt; 10 kg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: x1/ uke,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br/>
              <w:t>Daglig ved intravenøs væskebehandling,</w:t>
            </w:r>
          </w:p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9;40)</w:t>
            </w: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3E407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hyperlink r:id="rId20">
              <w:r w:rsidR="00BB7793" w:rsidRPr="009E7F5C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Vekt- og høydemåling hos inneliggende og polikliniske pasienter - barn og voksne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056C5D" w:rsidRDefault="00BB7793" w:rsidP="00BB7793">
            <w:pPr>
              <w:rPr>
                <w:rFonts w:ascii="Calibri" w:eastAsia="Times New Roman" w:hAnsi="Calibri" w:cs="Times New Roman"/>
                <w:b/>
                <w:bCs/>
              </w:rPr>
            </w:pPr>
          </w:p>
        </w:tc>
      </w:tr>
      <w:tr w:rsidR="00BB7793" w:rsidRPr="003F75C7" w:rsidTr="00992B82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orebygging av dehydre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RPr="003F75C7" w:rsidTr="002053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0567009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risiko for dehydre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38FE777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9;41)</w:t>
            </w:r>
          </w:p>
        </w:tc>
      </w:tr>
      <w:tr w:rsidR="00BB7793" w:rsidRPr="003F75C7" w:rsidTr="00992B82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31480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ppmuntring til drikk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C53AEF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992B82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037440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dministrasjon av intravenøs væsk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D16A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5;9;10;14;17;22;29)</w:t>
            </w:r>
          </w:p>
        </w:tc>
      </w:tr>
      <w:tr w:rsidR="00BB7793" w:rsidRPr="003F75C7" w:rsidTr="00992B82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86275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4079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947F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Elektrolyttovervåk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BB7793" w:rsidRPr="006D16AD" w:rsidRDefault="00BB7793" w:rsidP="00BB7793">
            <w:pPr>
              <w:spacing w:after="0" w:line="240" w:lineRule="auto"/>
              <w:rPr>
                <w:sz w:val="16"/>
                <w:szCs w:val="16"/>
                <w:lang w:eastAsia="nb-NO"/>
              </w:rPr>
            </w:pPr>
            <w:r w:rsidRPr="38FE777E">
              <w:rPr>
                <w:sz w:val="16"/>
                <w:szCs w:val="16"/>
              </w:rPr>
              <w:t>(6;10;38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29845004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isiko for lavt næringsinntak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568850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æringsinntak i samsvar med behov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25387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næringsinnta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noProof/>
                <w:color w:val="000000" w:themeColor="text1"/>
                <w:sz w:val="16"/>
                <w:szCs w:val="16"/>
                <w:lang w:eastAsia="nb-NO"/>
              </w:rPr>
              <w:t>(5;6;10;14;17;22;29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78310002021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K</w:t>
            </w:r>
            <w:r w:rsidRPr="00FB6F55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stregistrerin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g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54CA492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1006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FB6F55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Måling av væskeinntak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54CA492A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mmevei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39110002021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rettelegging for nærings- og væskeinntak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103B5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by små, hyppige måltid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103B5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10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B6F55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785410002021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bud om ønskekos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estilt dato:</w:t>
            </w:r>
          </w:p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Ønskekost: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103B5D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0952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remming av amm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Calibri" w:hAnsi="Calibri" w:cs="Calibri"/>
                <w:color w:val="000000" w:themeColor="text1"/>
                <w:sz w:val="16"/>
                <w:szCs w:val="16"/>
                <w:lang w:val="en-US"/>
              </w:rPr>
            </w:pPr>
            <w:r w:rsidRPr="38FE777E">
              <w:rPr>
                <w:rFonts w:ascii="Calibri" w:eastAsia="Calibri" w:hAnsi="Calibri" w:cs="Calibri"/>
                <w:color w:val="000000" w:themeColor="text1"/>
                <w:sz w:val="16"/>
                <w:szCs w:val="16"/>
                <w:lang w:val="en-US"/>
              </w:rPr>
              <w:t>(42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ikre fri luftvei med nesestell før amm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D16AD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6;10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e veiledende plan Ernæring – Amming &lt; 1 å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21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Amming: Friske fullbårne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7947FB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B7147E" w:rsidRDefault="00BB779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</w:t>
            </w:r>
            <w:hyperlink r:id="rId22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Skjema for strukturert ammeobservasjon og veiledning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64079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A0537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08909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9562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Håndtering av enteral ernæ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181807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A0537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4;6;9;10;29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3E407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23">
              <w:r w:rsidR="00BB7793" w:rsidRPr="54CA492A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Nasogastrisk sonde - innleggelse, bruk og stell hos nyfødte og barn &lt; 1 å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 xml:space="preserve">Dato: </w:t>
            </w:r>
            <w:r>
              <w:rPr>
                <w:rFonts w:ascii="Calibri" w:hAnsi="Calibri" w:cs="Calibri"/>
                <w:sz w:val="18"/>
                <w:szCs w:val="18"/>
              </w:rPr>
              <w:br/>
              <w:t>Lumen/fr.:</w:t>
            </w:r>
            <w:r>
              <w:rPr>
                <w:rFonts w:ascii="Calibri" w:hAnsi="Calibri" w:cs="Calibri"/>
                <w:sz w:val="18"/>
                <w:szCs w:val="18"/>
              </w:rPr>
              <w:br/>
              <w:t>Nasal/oral cm: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A0537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54CA492A">
              <w:rPr>
                <w:rFonts w:ascii="Calibri" w:eastAsia="Calibri" w:hAnsi="Calibri" w:cs="Calibri"/>
                <w:sz w:val="18"/>
                <w:szCs w:val="18"/>
              </w:rPr>
              <w:t xml:space="preserve">Anvende nivå 2: </w:t>
            </w:r>
            <w:hyperlink r:id="rId24">
              <w:r w:rsidRPr="54CA492A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Nasogastrisk sonde til barn &gt; 1 å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</w:pPr>
          </w:p>
        </w:tc>
      </w:tr>
      <w:tr w:rsidR="00BB7793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3E407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25">
              <w:r w:rsidR="00BB7793"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Oppstart og tilførsel av sondeernæring til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C55890" w:rsidRDefault="00BB779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26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Sondemat, morsmelk, morsmelkerstatning - Holdbarhet, tilbredning og oppvarming på BULM1/BULS3</w:t>
              </w:r>
            </w:hyperlink>
          </w:p>
          <w:p w:rsidR="00BB7793" w:rsidRPr="00C55890" w:rsidRDefault="00BB7793" w:rsidP="00BB7793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Som forordnet</w:t>
            </w:r>
            <w:r>
              <w:rPr>
                <w:rFonts w:ascii="Calibri" w:hAnsi="Calibri" w:cs="Calibri"/>
                <w:sz w:val="18"/>
                <w:szCs w:val="18"/>
              </w:rPr>
              <w:br/>
              <w:t>Spesifiser aktuell sondeernæring/morsmelk/MM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27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Ernæringsregime for barn innlagt med bronkiolitt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D1CFE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614200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dministrasjon</w:t>
            </w:r>
            <w:r w:rsidRPr="001E4512">
              <w:rPr>
                <w:rFonts w:ascii="Calibri" w:eastAsia="Times New Roman" w:hAnsi="Calibri" w:cs="Calibri"/>
                <w:color w:val="FF0000"/>
                <w:sz w:val="18"/>
                <w:szCs w:val="18"/>
                <w:lang w:eastAsia="nb-NO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v enteral ernæ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 xml:space="preserve">Måltider x (antall/døgn), </w:t>
            </w:r>
            <w:r>
              <w:rPr>
                <w:rFonts w:ascii="Calibri" w:hAnsi="Calibri" w:cs="Calibri"/>
                <w:sz w:val="18"/>
                <w:szCs w:val="18"/>
              </w:rPr>
              <w:br/>
              <w:t>Ventrikkeldrypp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D1CFE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4;10;43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956252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Sørge for hevet overkropp (minst </w:t>
            </w:r>
            <w:r w:rsidRPr="008124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5°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) ved administra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Default="00BB7793" w:rsidP="00BB7793">
            <w:pPr>
              <w:pStyle w:val="NormalWeb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D1CFE" w:rsidRDefault="00BB7793" w:rsidP="00BB7793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43)</w:t>
            </w: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isiko for lungek</w:t>
            </w:r>
            <w:r w:rsidR="00BB779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mplikasjon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Default="00BB7793" w:rsidP="00BB7793">
            <w:pPr>
              <w:spacing w:line="36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921C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Ingen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lungekomplikasjon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4921C1" w:rsidRDefault="00BB7793" w:rsidP="00BB7793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BB7793" w:rsidRPr="006D1CFE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956252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D563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97751000202105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</w:t>
            </w:r>
            <w:r w:rsidRPr="00D563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re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ygging av lungekomplikasjon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4921C1" w:rsidRDefault="00BB7793" w:rsidP="00BB7793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BB7793" w:rsidRPr="006D1CFE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BB7793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4921C1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4921C1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ning av symptomer på komplikasjon til pneumoni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4921C1" w:rsidRDefault="00BB7793" w:rsidP="00BB7793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921C1">
              <w:rPr>
                <w:rFonts w:ascii="Calibri" w:hAnsi="Calibri" w:cs="Calibri"/>
                <w:color w:val="000000"/>
                <w:sz w:val="18"/>
                <w:szCs w:val="18"/>
              </w:rPr>
              <w:t>Pleuraeffusjon, pleuraempyem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, pneumotoraks, nekrotiserende pneumoni, lungeabscess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B7793" w:rsidRPr="00875680" w:rsidRDefault="00BB7793" w:rsidP="00BB7793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BB7793" w:rsidRPr="006D1CFE" w:rsidRDefault="00BB7793" w:rsidP="00BB7793">
            <w:pPr>
              <w:spacing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1;32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D1CFE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62013009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6D1CFE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obilisering av pasient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921C1" w:rsidRDefault="006A2406" w:rsidP="006A2406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54CA492A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Stillingsforandring, mobilisere opp fra seng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38FE777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32;33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85944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tell av dre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3D5C0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nlagt dato: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br/>
              <w:t>Drenstype: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br/>
              <w:t>Lokalisasjon: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006D1CFE">
              <w:rPr>
                <w:sz w:val="16"/>
                <w:szCs w:val="16"/>
              </w:rPr>
              <w:fldChar w:fldCharType="begin"/>
            </w:r>
            <w:r w:rsidRPr="006D1CFE">
              <w:rPr>
                <w:sz w:val="16"/>
                <w:szCs w:val="16"/>
              </w:rPr>
              <w:instrText xml:space="preserve"> ADDIN EN.CITE &lt;EndNote&gt;&lt;Cite&gt;&lt;Author&gt;Janahi&lt;/Author&gt;&lt;Year&gt;2023&lt;/Year&gt;&lt;RecNum&gt;100&lt;/RecNum&gt;&lt;DisplayText&gt;(Janahi &amp;amp; Fakhoury, 2023)&lt;/DisplayText&gt;&lt;record&gt;&lt;rec-number&gt;100&lt;/rec-number&gt;&lt;foreign-keys&gt;&lt;key app="EN" db-id="eve2fz0aor2zwnef5tqp90fsptfwwxxtzdpt" timestamp="1713865389" guid="44a753bb-ba62-402e-98a5-69ed2fde87fc"&gt;100&lt;/key&gt;&lt;/foreign-keys&gt;&lt;ref-type name="Web Page"&gt;12&lt;/ref-type&gt;&lt;contributors&gt;&lt;authors&gt;&lt;author&gt;Janahi, I. A.&lt;/author&gt;&lt;author&gt;Fakhoury, K.&lt;/author&gt;&lt;/authors&gt;&lt;secondary-authors&gt;&lt;author&gt;Redding, G.&lt;/author&gt;&lt;author&gt;Kaplan, Sheldon L&lt;/author&gt;&lt;author&gt;Hoppin, A. G.&lt;/author&gt;&lt;/secondary-authors&gt;&lt;/contributors&gt;&lt;titles&gt;&lt;title&gt;Epidemiology, clinical presentation, and evaluation of parapneumonic effusion and empyema in children&lt;/title&gt;&lt;secondary-title&gt;UpToDate&lt;/secondary-title&gt;&lt;/titles&gt;&lt;dates&gt;&lt;year&gt;2023&lt;/year&gt;&lt;pub-dates&gt;&lt;date&gt;7. juli 2023&lt;/date&gt;&lt;/pub-dates&gt;&lt;/dates&gt;&lt;pub-location&gt;Waltham, MA&lt;/pub-location&gt;&lt;publisher&gt;UpToDate&lt;/publisher&gt;&lt;urls&gt;&lt;related-urls&gt;&lt;url&gt;https://www.uptodate.com/contents/epidemiology-clinical-presentation-and-evaluation-of-parapneumonic-effusion-and-empyema-in-children&lt;/url&gt;&lt;/related-urls&gt;&lt;/urls&gt;&lt;custom2&gt;12. april 2024&lt;/custom2&gt;&lt;/record&gt;&lt;/Cite&gt;&lt;/EndNote&gt;</w:instrText>
            </w:r>
            <w:r w:rsidRPr="006D1CFE">
              <w:rPr>
                <w:sz w:val="16"/>
                <w:szCs w:val="16"/>
              </w:rPr>
              <w:fldChar w:fldCharType="end"/>
            </w:r>
            <w:r w:rsidRPr="006D1CF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  <w:t xml:space="preserve"> 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C96652" w:rsidRDefault="006A2406" w:rsidP="006A2406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28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Pleuradrenasje ved empyem, Barneinfeksjon US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111390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34AB3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vurdering av slanger, tuber og dre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</w:t>
            </w:r>
            <w:r w:rsidRPr="00C966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nnstikkssted og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andasj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X1/vak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1;32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33E8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3968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94419B" w:rsidRDefault="006A2406" w:rsidP="006A2406">
            <w:pPr>
              <w:spacing w:line="240" w:lineRule="auto"/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M</w:t>
            </w:r>
            <w:r w:rsidRPr="00833E8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nitorering av drensvæsk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sz w:val="18"/>
                <w:szCs w:val="18"/>
              </w:rPr>
              <w:t>U</w:t>
            </w:r>
            <w:r w:rsidRPr="00C96652">
              <w:rPr>
                <w:sz w:val="18"/>
                <w:szCs w:val="18"/>
              </w:rPr>
              <w:t xml:space="preserve">tseende </w:t>
            </w:r>
            <w:r>
              <w:rPr>
                <w:sz w:val="18"/>
                <w:szCs w:val="18"/>
              </w:rPr>
              <w:t>og mengde</w:t>
            </w:r>
            <w:r w:rsidRPr="00C966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 </w:t>
            </w:r>
          </w:p>
          <w:p w:rsidR="006A2406" w:rsidRPr="00C96652" w:rsidRDefault="006A2406" w:rsidP="006A2406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96652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Blank, blakket, purulent, blodig, fibrin, bobler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X1/vak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1;32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0A2403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sz w:val="18"/>
                <w:szCs w:val="18"/>
              </w:rPr>
              <w:t>Lukking av</w:t>
            </w:r>
            <w:r w:rsidRPr="000A2403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drens</w:t>
            </w:r>
            <w:r w:rsidRPr="000A2403">
              <w:rPr>
                <w:sz w:val="18"/>
                <w:szCs w:val="18"/>
              </w:rPr>
              <w:t xml:space="preserve">systemet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sz w:val="18"/>
                <w:szCs w:val="18"/>
              </w:rPr>
              <w:t>I</w:t>
            </w:r>
            <w:r w:rsidRPr="000A2403">
              <w:rPr>
                <w:sz w:val="18"/>
                <w:szCs w:val="18"/>
              </w:rPr>
              <w:t xml:space="preserve"> 1t ved drenasje over 10 ml/kg/tim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C966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noProof/>
                <w:sz w:val="16"/>
                <w:szCs w:val="16"/>
              </w:rPr>
            </w:pPr>
            <w:r w:rsidRPr="38FE777E">
              <w:rPr>
                <w:noProof/>
                <w:sz w:val="16"/>
                <w:szCs w:val="16"/>
              </w:rPr>
              <w:t>(31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Administrasjon av intrapleural fibrinolytisk behandling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921C1" w:rsidRDefault="006A2406" w:rsidP="006A2406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CFE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  <w:r w:rsidRPr="38FE777E">
              <w:rPr>
                <w:rFonts w:ascii="Calibri" w:eastAsia="Times New Roman" w:hAnsi="Calibri" w:cs="Calibri"/>
                <w:color w:val="000000" w:themeColor="text1"/>
                <w:sz w:val="16"/>
                <w:szCs w:val="16"/>
                <w:lang w:eastAsia="nb-NO"/>
              </w:rPr>
              <w:t>(31;32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921C1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85DF2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67889009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Skylling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921C1" w:rsidRDefault="006A2406" w:rsidP="006A2406">
            <w:pPr>
              <w:pStyle w:val="NormalWeb"/>
              <w:spacing w:after="16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M</w:t>
            </w:r>
            <w:r w:rsidRPr="54CA492A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ed NaCl 0,9% i pigtaildre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om forordne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8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2253000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merter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49085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freds med smertehåndteri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6A2406" w:rsidRPr="003F75C7" w:rsidTr="000C11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78414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mertehåndte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0C11A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0C11A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6A2406" w:rsidRPr="002225B9" w:rsidTr="000C11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Default="006A2406" w:rsidP="006A2406">
            <w:pPr>
              <w:spacing w:line="240" w:lineRule="auto"/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e</w:t>
            </w: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 veiledende plan «Smerte – akutt».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2225B9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2225B9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38FE777E" w:rsidRDefault="006A2406" w:rsidP="006A2406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6A2406" w:rsidRPr="002225B9" w:rsidTr="000C11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A9135A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A9135A" w:rsidRDefault="003E4073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hyperlink r:id="rId29">
              <w:r w:rsidR="006A2406"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 xml:space="preserve"> Smertevurdering av barn 0-18 å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2225B9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  <w:r w:rsidRPr="00A06C7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FLACC, r-FLACC, </w:t>
            </w:r>
            <w:r w:rsidRPr="00A06C7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br/>
              <w:t>FPS-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, </w:t>
            </w:r>
            <w:r w:rsidRPr="00A06C7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CAS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, </w:t>
            </w:r>
            <w:r w:rsidRPr="00A06C7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N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 xml:space="preserve">S, </w:t>
            </w:r>
            <w:r w:rsidRPr="00A06C7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  <w:t>VAS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2225B9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2225B9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  <w:r w:rsidRPr="38FE777E">
              <w:rPr>
                <w:noProof/>
                <w:sz w:val="16"/>
                <w:szCs w:val="16"/>
              </w:rPr>
              <w:t>(26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072C38" w:rsidRDefault="006A2406" w:rsidP="006A2406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0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Psykososial ivaretagelse av barn og unge i forbindelse med krevende, smertefulle eller traumatiske medisinske prosedyre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187597" w:rsidRDefault="006A2406" w:rsidP="006A2406">
            <w:pPr>
              <w:spacing w:after="0" w:line="240" w:lineRule="auto"/>
              <w:rPr>
                <w:sz w:val="18"/>
                <w:szCs w:val="18"/>
              </w:rPr>
            </w:pPr>
            <w:r w:rsidRPr="00833E8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5077210002021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F7666B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33E8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 xml:space="preserve">ikke-medikamentell smertelindring 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BB77C1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6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187597">
              <w:rPr>
                <w:sz w:val="18"/>
                <w:szCs w:val="18"/>
              </w:rPr>
              <w:t>52685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sz w:val="18"/>
                <w:szCs w:val="18"/>
              </w:rPr>
              <w:t>A</w:t>
            </w:r>
            <w:r w:rsidRPr="00187597">
              <w:rPr>
                <w:sz w:val="18"/>
                <w:szCs w:val="18"/>
              </w:rPr>
              <w:t>dministrasjon av smertestillend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6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9E7F5C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9E7F5C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9E7F5C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410397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A9135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Overvåking av virkning og bivirkning av legemiddel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6)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3E4073" w:rsidP="006A2406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31" w:history="1">
              <w:r w:rsidR="006A2406" w:rsidRPr="00E137F0">
                <w:rPr>
                  <w:rStyle w:val="Hyperkobling"/>
                  <w:sz w:val="18"/>
                  <w:szCs w:val="18"/>
                </w:rPr>
                <w:t>Bivirkningsrapportering for legemidler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3331000202101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Problem med aktivitetsbalanse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5411000202101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fredsstillende aktivitetsnivå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225993003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D3084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Fremming av hvil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BE0933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;4;5;13;14;17;22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0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9772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4351003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9772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isiko for svekket familiemestring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9772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141941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F9772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F97726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Tilfredsstillende mestring hos pårørend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0C11A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C11A6">
              <w:rPr>
                <w:sz w:val="18"/>
                <w:szCs w:val="18"/>
              </w:rPr>
              <w:t>710869004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0C11A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0C11A6">
              <w:rPr>
                <w:sz w:val="18"/>
                <w:szCs w:val="18"/>
              </w:rPr>
              <w:t>Støtte mestringsprosess hos pårørend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1" w:themeFillTint="66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sz w:val="16"/>
                <w:szCs w:val="16"/>
                <w:lang w:eastAsia="nb-NO"/>
              </w:rPr>
            </w:pPr>
            <w:r w:rsidRPr="38FE777E">
              <w:rPr>
                <w:sz w:val="16"/>
                <w:szCs w:val="16"/>
                <w:lang w:eastAsia="nb-NO"/>
              </w:rPr>
              <w:t>(26;44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F9772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F9772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vklare omsorgspersoners rolle ved prosedyr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F9772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vklare omsorgspersoners behov for trygg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sz w:val="16"/>
                <w:szCs w:val="16"/>
                <w:lang w:eastAsia="nb-NO"/>
              </w:rPr>
            </w:pPr>
          </w:p>
        </w:tc>
      </w:tr>
      <w:tr w:rsidR="006A2406" w:rsidRPr="00F073F3" w:rsidTr="000C11A6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4C5530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815C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092690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7815CB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7815CB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Pårørendeundervisning om behandlingsregime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sz w:val="16"/>
                <w:szCs w:val="16"/>
                <w:lang w:val="en-US" w:eastAsia="nb-NO"/>
              </w:rPr>
            </w:pPr>
            <w:r w:rsidRPr="38FE777E">
              <w:rPr>
                <w:sz w:val="16"/>
                <w:szCs w:val="16"/>
                <w:lang w:val="en-US" w:eastAsia="nb-NO"/>
              </w:rPr>
              <w:t>(2;3;5;6;8-10;13;15-17;22;29;44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2</w:t>
            </w: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78648007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Risiko for infeksjon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956252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97680002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956252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Ingen tegn eller symptomer på infeksjo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8CCCC"/>
            <w:noWrap/>
            <w:vAlign w:val="bottom"/>
          </w:tcPr>
          <w:p w:rsidR="006A2406" w:rsidRPr="006D16AD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5C587C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4C553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17636008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87568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Prøvetak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233B0B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00233B0B">
              <w:rPr>
                <w:noProof/>
                <w:sz w:val="16"/>
                <w:szCs w:val="16"/>
              </w:rPr>
              <w:t>(2;5;6;8-10;15-17;22;29)</w:t>
            </w: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2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Nasopharynx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3">
              <w:r w:rsidRPr="54CA492A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Cystisk fibrose - Larynxaspirat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4">
              <w:r w:rsidRPr="54CA492A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Halsprøve, bakteriologisk undersøkelse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5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SVK (CVK), Kontroll blodretur (backflow), blodprøvetaking og tilbakeføring av kasteblod (SVK 7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7568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385821000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 w:rsidRPr="0087568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Håndtering av smittevern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537FC2" w:rsidRDefault="003E4073" w:rsidP="006A2406">
            <w:pPr>
              <w:spacing w:after="0"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hyperlink r:id="rId36">
              <w:r w:rsidR="006A2406"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Alfabetisk liste over infeksjoner med smitteverntiltak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537FC2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Smitteisolering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Agens:</w:t>
            </w:r>
          </w:p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  <w:t>Dato oppstart av smitteisolering: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440AA7" w:rsidRDefault="006A2406" w:rsidP="006A2406">
            <w:pPr>
              <w:spacing w:after="0" w:line="240" w:lineRule="auto"/>
              <w:rPr>
                <w:noProof/>
                <w:sz w:val="16"/>
                <w:szCs w:val="16"/>
                <w:lang w:eastAsia="nb-NO"/>
              </w:rPr>
            </w:pPr>
            <w:r w:rsidRPr="38FE777E">
              <w:rPr>
                <w:noProof/>
                <w:sz w:val="16"/>
                <w:szCs w:val="16"/>
              </w:rPr>
              <w:t>(2;10;17;22)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Calibri" w:hAnsi="Calibri" w:cs="Calibri"/>
                <w:sz w:val="18"/>
                <w:szCs w:val="18"/>
              </w:rPr>
            </w:pPr>
            <w:r w:rsidRPr="1978FB51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7">
              <w:r w:rsidRPr="1978FB51">
                <w:rPr>
                  <w:rStyle w:val="Hyperkobling"/>
                  <w:rFonts w:ascii="Calibri" w:eastAsia="Calibri" w:hAnsi="Calibri" w:cs="Calibri"/>
                  <w:sz w:val="18"/>
                  <w:szCs w:val="18"/>
                </w:rPr>
                <w:t>Isolasjonsregimer på Barneinfeksjon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noProof/>
                <w:sz w:val="16"/>
                <w:szCs w:val="16"/>
              </w:rPr>
            </w:pPr>
          </w:p>
        </w:tc>
      </w:tr>
      <w:tr w:rsidR="006A2406" w:rsidRPr="003F75C7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68322007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dministrasjon av antibiotikum</w:t>
            </w:r>
          </w:p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4C553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Pr="009B14B0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Pr="00440AA7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noProof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noProof/>
                <w:color w:val="000000" w:themeColor="text1"/>
                <w:sz w:val="18"/>
                <w:szCs w:val="18"/>
                <w:lang w:eastAsia="nb-NO"/>
              </w:rPr>
              <w:t>(22;28)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423687009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Stell av perifert venekatet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Dagli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  <w:hyperlink r:id="rId38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Perifer venekateter (PVK, veneflon) - innleggelse, stell, bruk og seponering hos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722440006</w:t>
            </w: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Håndtering av sentralt venekateter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7EE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 </w:t>
            </w: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39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Sentralt Venekateter- Vanlige komplikasjoner (SVK2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0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Sentralt Venekateter- Hovedprinsipper (SVK1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1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Sentralt Venekateter- Observasjon, valg av bandasje og stell av innstikksted (SVK3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2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Sentralt Venekateter- Skift av utstyr; infusjonssett, nålefrie koblinget etc. (SVK4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3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Til- og frakobling av infusjonssett og sprøyter (SVK 5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003C4CB3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4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Skylling og kateterlås (SVK 6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r w:rsidRPr="54CA492A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 xml:space="preserve">Anvende nivå 2: </w:t>
            </w:r>
          </w:p>
          <w:p w:rsidR="006A2406" w:rsidRPr="003C4CB3" w:rsidRDefault="003E4073" w:rsidP="006A2406">
            <w:pPr>
              <w:spacing w:after="0" w:line="240" w:lineRule="auto"/>
              <w:rPr>
                <w:rFonts w:eastAsiaTheme="minorEastAsia"/>
                <w:color w:val="0563C1"/>
                <w:sz w:val="18"/>
                <w:szCs w:val="18"/>
                <w:u w:val="single"/>
              </w:rPr>
            </w:pPr>
            <w:hyperlink r:id="rId45">
              <w:r w:rsidR="006A2406"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Kontroll blodretur (backflow), blodprøvetaking og tilbakeføring av kasteblod (SVK 7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  <w:tr w:rsidR="006A2406" w:rsidTr="00C92274">
        <w:trPr>
          <w:trHeight w:val="300"/>
        </w:trPr>
        <w:tc>
          <w:tcPr>
            <w:tcW w:w="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7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vAlign w:val="bottom"/>
          </w:tcPr>
          <w:p w:rsidR="006A2406" w:rsidRDefault="006A2406" w:rsidP="006A2406">
            <w:pPr>
              <w:spacing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4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  <w:r w:rsidRPr="003C4CB3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  <w:t>Anvende nivå 2:</w:t>
            </w:r>
            <w:r>
              <w:t xml:space="preserve"> </w:t>
            </w:r>
            <w:hyperlink r:id="rId46">
              <w:r w:rsidRPr="54CA492A">
                <w:rPr>
                  <w:rFonts w:eastAsiaTheme="minorEastAsia"/>
                  <w:color w:val="0563C1"/>
                  <w:sz w:val="18"/>
                  <w:szCs w:val="18"/>
                  <w:u w:val="single"/>
                </w:rPr>
                <w:t>SVK (CVK), Fjerning av kateter (SVK 8), Barn</w:t>
              </w:r>
            </w:hyperlink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A2406" w:rsidRPr="54CA492A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6A2406" w:rsidRDefault="006A2406" w:rsidP="006A2406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  <w:lang w:eastAsia="nb-NO"/>
              </w:rPr>
            </w:pPr>
          </w:p>
        </w:tc>
      </w:tr>
    </w:tbl>
    <w:p w:rsidR="1978FB51" w:rsidRDefault="1978FB51" w:rsidP="1978FB51">
      <w:pPr>
        <w:spacing w:after="0" w:line="240" w:lineRule="auto"/>
        <w:rPr>
          <w:noProof/>
          <w:sz w:val="16"/>
          <w:szCs w:val="16"/>
        </w:rPr>
      </w:pPr>
    </w:p>
    <w:p w:rsidR="1978FB51" w:rsidRPr="009E7F5C" w:rsidRDefault="1978FB51" w:rsidP="1978FB51">
      <w:pPr>
        <w:spacing w:after="0" w:line="240" w:lineRule="auto"/>
        <w:rPr>
          <w:rFonts w:ascii="Calibri" w:eastAsia="Times New Roman" w:hAnsi="Calibri" w:cs="Calibri"/>
          <w:color w:val="000000" w:themeColor="text1"/>
          <w:sz w:val="16"/>
          <w:szCs w:val="16"/>
          <w:lang w:eastAsia="nb-NO"/>
        </w:rPr>
      </w:pPr>
    </w:p>
    <w:p w:rsidR="38FE777E" w:rsidRDefault="38FE777E">
      <w:r>
        <w:br w:type="page"/>
      </w:r>
    </w:p>
    <w:p w:rsidR="00E816D2" w:rsidRDefault="159736EF">
      <w:pPr>
        <w:rPr>
          <w:rFonts w:ascii="Calibri" w:eastAsia="Times New Roman" w:hAnsi="Calibri" w:cs="Times New Roman"/>
          <w:b/>
          <w:bCs/>
        </w:rPr>
      </w:pPr>
      <w:r w:rsidRPr="1978FB51">
        <w:rPr>
          <w:rFonts w:ascii="Calibri" w:eastAsia="Times New Roman" w:hAnsi="Calibri" w:cs="Times New Roman"/>
          <w:b/>
          <w:bCs/>
        </w:rPr>
        <w:t>Referanser</w:t>
      </w:r>
    </w:p>
    <w:p w:rsidR="7188D2EB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Barson, W. J. (2022b, 14. mars 2022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Pneumonia in children: Epidemiology, pathogenesis, and etiology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47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pneumonia-in-children-epidemiology-pathogenesis-and-etiology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Døllner, H., Engan, M., Bains, G., Hamidi, P. &amp; Clemm, H. (2022). Akutt laryngitt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48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7.lunge-og-luftveissykdommer-inkludert-luftveisinfeksjoner/7.9-akutt-laryngitt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Johannessen, T., Krogh, K. Ø., Høyer, S. E. &amp; Melbye, H. (2023). Falsk krupp. I I. Løge (Red.),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Norsk Elektronisk legehåndbok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Norsk Helseinformatikk AS. </w:t>
      </w:r>
      <w:hyperlink r:id="rId49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legehandboka.no/handboken/kliniske-kapitler/pediatri/tilstander-og-sykdommer/infeksjoner/falsk-krupp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Krogh, K. Ø., Melbye, H. &amp; Døllner, H. (2023). Bronkiolitt. I I. Løge (Red.),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Norsk Elektronisk Legehåndbok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Norsk Helseinformatikk AS. </w:t>
      </w:r>
      <w:hyperlink r:id="rId50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legehandboka.no/handboken/kliniske-kapitler/pediatri/tilstander-og-sykdommer/infeksjoner/bronkiolitt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Nag, T., Crowley, S., Øymar, K. &amp; Carlsen, K. C. L. (2022). 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Akutt astma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51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7.lunge-og-luftveissykdommer-inkludert-luftveisinfeksjoner/7.2-akutt-astma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Panitch, H. B. (2021, 6. oktober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Bronchiolitis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BMJ Best Practice. </w:t>
      </w:r>
      <w:hyperlink r:id="rId52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bestpractice.bmj.com/topics/en-us/28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Piedra, P. A. &amp; Stark, A. R. (2022, 17. februar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Bronchiolitis in infants and children: Clinical features and diagnosis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53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bronchiolitis-in-infants-and-children-clinical-features-and-diagnosis</w:t>
        </w:r>
      </w:hyperlink>
    </w:p>
    <w:p w:rsidR="7188D2EB" w:rsidRPr="009E7F5C" w:rsidRDefault="7188D2E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Skjerven, H. O., Øymar, K., Hunderi, J. O. &amp; Nag, T. (2019). Akutt bronkiolitt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54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7.lunge-og-luftveissykdommer-inkludert-luftveisinfeksjoner/7.4-akutt-bronkiolitt</w:t>
        </w:r>
      </w:hyperlink>
    </w:p>
    <w:p w:rsidR="77BE9A9B" w:rsidRDefault="77BE9A9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NICE. (2021, 9. august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Bronchiolitis in children: diagnosis and management (NICE Guideline NG9)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</w:t>
      </w:r>
      <w:hyperlink r:id="rId55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nice.org.uk/guidance/ng9</w:t>
        </w:r>
      </w:hyperlink>
    </w:p>
    <w:p w:rsidR="77BE9A9B" w:rsidRPr="009E7F5C" w:rsidRDefault="77BE9A9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Piedra, P. A. (2024, 23. april 2024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Bronchiolitis in infants and children: Treatment, outcome, and preventio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56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bronchiolitis-in-infants-and-children-treatment-outcome-and-prevention</w:t>
        </w:r>
      </w:hyperlink>
    </w:p>
    <w:p w:rsidR="25A11B87" w:rsidRPr="009E7F5C" w:rsidRDefault="25A11B87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Ljungblad, U. W., Mjelle, A. B. &amp; Rajka, T. (2021). Hjertestans og resuscitering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57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1.akutte-prosedyrer-og-tilstander-inkludert-ulykker/1.3-hjertestans-og-resuscitering</w:t>
        </w:r>
      </w:hyperlink>
    </w:p>
    <w:p w:rsidR="0277C8A5" w:rsidRPr="009E7F5C" w:rsidRDefault="0277C8A5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Weiner, D. L. (2022a, 30. juni 2022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Acute respiratory distress in children: Emergency evaluation and initial stabilizatio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58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acute-respiratory-distress-in-children-emergency-evaluation-and-initial-stabilization</w:t>
        </w:r>
      </w:hyperlink>
    </w:p>
    <w:p w:rsidR="66BAF91F" w:rsidRDefault="66BAF91F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Bjornson, C. &amp; Johnson, D. (2023, 28. april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Croup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BMJ Best Practice. Hentet 6. september 2023 fra </w:t>
      </w:r>
      <w:hyperlink r:id="rId59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bestpractice.bmj.com/topics/en-gb/681</w:t>
        </w:r>
      </w:hyperlink>
    </w:p>
    <w:p w:rsidR="4B9C3F93" w:rsidRPr="009E7F5C" w:rsidRDefault="4B9C3F93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Krogh, K. Ø., Handeland, M. &amp; Melbye, H. (2023). Akutt astma, barn (&lt; 12 år). I P. D. Jost (Red.),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Norsk Elektronisk Legehåndbok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Norsk Helseinformatikk AS. </w:t>
      </w:r>
      <w:hyperlink r:id="rId60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legehandboka.no/handboken/kliniske-kapitler/lunger/tilstander-og-sykdommer/obstruktive-sykdommer/astma-akutt-barn</w:t>
        </w:r>
      </w:hyperlink>
    </w:p>
    <w:p w:rsidR="25CABD08" w:rsidRDefault="25CABD08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Robinson, P. D. &amp; Chang, A. (2022, 29. november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Acute asthma exacerbation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Hentet 6. september 2023 fra </w:t>
      </w:r>
      <w:hyperlink r:id="rId61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bestpractice.bmj.com/topics/en-gb/1098</w:t>
        </w:r>
      </w:hyperlink>
    </w:p>
    <w:p w:rsidR="1A711F10" w:rsidRPr="009E7F5C" w:rsidRDefault="1A711F10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Sawicki, G. &amp; Haver, K. (2022, 29. juni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Acute asthma exacerbations in children younger than 12 years: Inpatient management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62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acute-asthma-exacerbations-in-children-younger-than-12-years-inpatient-management</w:t>
        </w:r>
      </w:hyperlink>
    </w:p>
    <w:p w:rsidR="1A711F10" w:rsidRPr="009E7F5C" w:rsidRDefault="1A711F10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Woods, C. R. (2024, 5. mars 2024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Croup: Management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63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croup-management</w:t>
        </w:r>
      </w:hyperlink>
    </w:p>
    <w:p w:rsidR="18F09625" w:rsidRDefault="18F09625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Global Initiative for Asthma. (2019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Global strategy for asthma management and preventio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</w:t>
      </w:r>
      <w:hyperlink r:id="rId64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ginasthma.org/wp-content/uploads/2023/05/GINA-2023-Full-Report-2023-WMS.pdf</w:t>
        </w:r>
      </w:hyperlink>
    </w:p>
    <w:p w:rsidR="5D583876" w:rsidRPr="009E7F5C" w:rsidRDefault="5D583876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Berlinski, A. (2023, 28. november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Delivery of inhaled medication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65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delivery-of-inhaled-medication-in-children</w:t>
        </w:r>
      </w:hyperlink>
    </w:p>
    <w:p w:rsidR="443AA504" w:rsidRPr="009E7F5C" w:rsidRDefault="443AA504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Nagler, J. (2022, 3. mars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Emergency airway management in children: Unique pediatric considerations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66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emergency-airway-management-in-children-unique-pediatric-considerations</w:t>
        </w:r>
      </w:hyperlink>
    </w:p>
    <w:p w:rsidR="19F72B4A" w:rsidRPr="009E7F5C" w:rsidRDefault="19F72B4A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Mikalsen, I. B., Crowley, S. &amp; Øymar, K. (2019). Symptomer og funn ved luftveis- og lungesykdom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Generell 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67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generell-veileder-i-pediatri/7.ovre-og-nedre-luftveier/7.1-symptomer-og-funn-ved-luftveis-og-lungesykdom</w:t>
        </w:r>
      </w:hyperlink>
    </w:p>
    <w:p w:rsidR="19D34FB6" w:rsidRPr="009E7F5C" w:rsidRDefault="19D34FB6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Barson, W. J. (2022c, 25. april 2022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Pneumonia in children: Inpatient treatment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68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pneumonia-in-children-inpatient-treatment</w:t>
        </w:r>
      </w:hyperlink>
    </w:p>
    <w:p w:rsidR="78B81BAC" w:rsidRDefault="78B81BAC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PEDSAFE. (2022, 27. desember 2022).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Nasjonal retningslinje for bruk av PedSAFE og PEVS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PEDSAFE. </w:t>
      </w:r>
      <w:hyperlink r:id="rId69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pedsafe.no/wp-content/uploads/2022/12/Nasjonal-retningslinje_v3_271222.pdf</w:t>
        </w:r>
      </w:hyperlink>
    </w:p>
    <w:p w:rsidR="78B81BAC" w:rsidRPr="009E7F5C" w:rsidRDefault="78B81BAC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Solevåg, A. L., Hinna, U. T., Eggen, E. H., Engan, M., Gundersen, A. I. &amp; Døllner, H. (2021). Pediatrisk tidlig varslingsskår, triage og kommunikasjon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70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1.akutte-prosedyrer-og-tilstander-inkludert-ulykker/1.14-pediatrisk-tidlig-varslingsskar-triage-og-kommunikasjon</w:t>
        </w:r>
      </w:hyperlink>
    </w:p>
    <w:p w:rsidR="18F5B28C" w:rsidRPr="009E7F5C" w:rsidRDefault="18F5B28C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F115E9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BSF. (2017). </w:t>
      </w:r>
      <w:r w:rsidRPr="00F115E9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Barnesykepleier funksjons- og ansvarsområder</w:t>
      </w:r>
      <w:r w:rsidRPr="00F115E9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Barnesykepleierforbundet NSF. </w:t>
      </w:r>
      <w:hyperlink r:id="rId71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nsf.no/sites/default/files/inline-images/barnesykepleier-funksjons-og-ansvarsomrader-2017_0.pdf</w:t>
        </w:r>
      </w:hyperlink>
    </w:p>
    <w:p w:rsidR="18F5B28C" w:rsidRDefault="18F5B28C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Nasjonalt kompetansenettverk for legemidler til barn. (2021, 26. november 2021).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Smerter hos barn og ungdom. Retningslinjer for behandling av akutte og prosedyrerelaterte smerter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72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legemidlertilbarn.no/smertebehandling</w:t>
        </w:r>
      </w:hyperlink>
    </w:p>
    <w:p w:rsidR="23FD5A8B" w:rsidRPr="009E7F5C" w:rsidRDefault="23FD5A8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Pappas, D. E. (2024, 12. januar 2024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The common cold in children: Management and preventio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73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the-common-cold-in-children-management-and-prevention</w:t>
        </w:r>
      </w:hyperlink>
    </w:p>
    <w:p w:rsidR="67512F8B" w:rsidRPr="009E7F5C" w:rsidRDefault="67512F8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Døllner, H. &amp; Krogh, K. Ø. (2022). Lungebetennelse hos barn. I S. F. Barlindhaug (Red.),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Norsk Elektronisk Legehåndbok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Norsk Helseinformatikk AS. </w:t>
      </w:r>
      <w:hyperlink r:id="rId74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legehandboka.no/handboken/kliniske-kapitler/pediatri/tilstander-og-sykdommer/lunger-og-luftveier/lungebetennelse-hos-barn</w:t>
        </w:r>
      </w:hyperlink>
    </w:p>
    <w:p w:rsidR="67512F8B" w:rsidRPr="009E7F5C" w:rsidRDefault="67512F8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Fjærli, H. O., Flægstad, T., Klingenberg, C., Døllner, H. &amp; Berg, A. S. (2013). Pneumoni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75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7.lunge-og-luftveissykdommer-inkludert-luftveisinfeksjoner/7.11-pneumoni</w:t>
        </w:r>
      </w:hyperlink>
    </w:p>
    <w:p w:rsidR="5A3FDCA3" w:rsidRPr="009E7F5C" w:rsidRDefault="5A3FDCA3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Nagler, J. (2023a, 19. juli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Continuous oxygen delivery systems for the acute care of infants, children, and adults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76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continuous-oxygen-delivery-systems-for-the-acute-care-of-infants-children-and-adults</w:t>
        </w:r>
      </w:hyperlink>
    </w:p>
    <w:p w:rsidR="5A3FDCA3" w:rsidRPr="009E7F5C" w:rsidRDefault="5A3FDCA3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Crowley, S., Rojahn, A., Døllner, H. &amp; Klingenberg, C. (2022). Parapneumonisk effusjon og pleuraempyem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77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7.lunge-og-luftveissykdommer-inkludert-luftveisinfeksjoner/7.12-parapneumonisk-effusjon-og-pleuraempyem</w:t>
        </w:r>
      </w:hyperlink>
    </w:p>
    <w:p w:rsidR="5A3FDCA3" w:rsidRPr="009E7F5C" w:rsidRDefault="5A3FDCA3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Janahi, I. A. &amp; Fakhoury, K. (2023, 7. juli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Epidemiology, clinical presentation, and evaluation of parapneumonic effusion and empyema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78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epidemiology-clinical-presentation-and-evaluation-of-parapneumonic-effusion-and-empyema-in-children</w:t>
        </w:r>
      </w:hyperlink>
    </w:p>
    <w:p w:rsidR="5A3FDCA3" w:rsidRPr="009E7F5C" w:rsidRDefault="5A3FDCA3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Kapp, C. &amp; Kim, J. (2024, 7. mars 2024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Empyema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BMJ Best Practice. </w:t>
      </w:r>
      <w:hyperlink r:id="rId79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bestpractice.bmj.com/topics/en-gb/1008</w:t>
        </w:r>
      </w:hyperlink>
    </w:p>
    <w:p w:rsidR="624D8C08" w:rsidRPr="009E7F5C" w:rsidRDefault="624D8C08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Nagler, J. (2023b, 12. mai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High-flow nasal cannula oxygen therapy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0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high-flow-nasal-cannula-oxygen-therapy-in-children</w:t>
        </w:r>
      </w:hyperlink>
    </w:p>
    <w:p w:rsidR="53EAEDEF" w:rsidRPr="009E7F5C" w:rsidRDefault="53EAEDEF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Ward, M. A. (2022, 7. juli 2022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Fever in infants and children: Pathophysiology and management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1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fever-in-infants-and-children-pathophysiology-and-management</w:t>
        </w:r>
      </w:hyperlink>
    </w:p>
    <w:p w:rsidR="2A9C7022" w:rsidRDefault="2A9C7022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Auerbach, M. (2022, 24. oktober 2022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Assessment of systemic perfusion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2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assessment-of-systemic-perfusion-in-children</w:t>
        </w:r>
      </w:hyperlink>
    </w:p>
    <w:p w:rsidR="2A9C7022" w:rsidRDefault="2A9C7022" w:rsidP="1978FB51">
      <w:pPr>
        <w:pStyle w:val="Listeavsnitt"/>
        <w:numPr>
          <w:ilvl w:val="0"/>
          <w:numId w:val="3"/>
        </w:num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Grønseth, R. &amp; Markestad, T. (2022).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Pediatri og pediatrisk sykepleie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 (5. utgave. utg.). 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Fagbokforlaget. </w:t>
      </w:r>
      <w:r w:rsidRPr="1978FB51">
        <w:t xml:space="preserve"> </w:t>
      </w:r>
    </w:p>
    <w:p w:rsidR="2A9C7022" w:rsidRPr="009E7F5C" w:rsidRDefault="2A9C7022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Klingenberg, C., Reigstad, H., Bye, K., Nissen, I. B. &amp; Drage, I. M. (2021). Intravenøs vedlikeholdsvæske behandling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83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1.akutte-prosedyrer-og-tilstander-inkludert-ulykker/1.8-intravenos-vedlikeholdsvaeske-behandling</w:t>
        </w:r>
      </w:hyperlink>
    </w:p>
    <w:p w:rsidR="3930DE9E" w:rsidRPr="009E7F5C" w:rsidRDefault="3930DE9E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Klingenberg, C., Størdal, K., Qadori, M. R. &amp; Kaasa, E. V. (2021). Akutt gastroenteritt og dehydrering. I </w:t>
      </w:r>
      <w:r w:rsidRPr="009E7F5C">
        <w:rPr>
          <w:rFonts w:ascii="Calibri" w:eastAsia="Calibri" w:hAnsi="Calibri" w:cs="Calibri"/>
          <w:i/>
          <w:iCs/>
          <w:color w:val="000000" w:themeColor="text1"/>
          <w:sz w:val="24"/>
          <w:szCs w:val="24"/>
        </w:rPr>
        <w:t>Akuttveileder i pediatri</w:t>
      </w: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. </w:t>
      </w:r>
      <w:hyperlink r:id="rId84">
        <w:r w:rsidRPr="009E7F5C">
          <w:rPr>
            <w:rStyle w:val="Hyperkobling"/>
            <w:rFonts w:ascii="Calibri" w:eastAsia="Calibri" w:hAnsi="Calibri" w:cs="Calibri"/>
            <w:sz w:val="24"/>
            <w:szCs w:val="24"/>
          </w:rPr>
          <w:t>https://www.helsebiblioteket.no/innhold/retningslinjer/pediatri/akuttveileder-i-pediatri/5.sykdommer-i-mage-tarm-trakt-lever-og-pancreas/5.3-akutt-gastroenteritt-og-dehydrering</w:t>
        </w:r>
      </w:hyperlink>
    </w:p>
    <w:p w:rsidR="778E17AB" w:rsidRPr="009E7F5C" w:rsidRDefault="778E17AB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Philips, S. M. &amp; Shulman, R. J. (2023, 8. november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Measurement of growth in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5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measurement-of-growth-in-children</w:t>
        </w:r>
      </w:hyperlink>
    </w:p>
    <w:p w:rsidR="778E17AB" w:rsidRPr="009E7F5C" w:rsidRDefault="778E17AB" w:rsidP="1978FB51">
      <w:pPr>
        <w:pStyle w:val="EndNoteBibliography"/>
        <w:numPr>
          <w:ilvl w:val="0"/>
          <w:numId w:val="3"/>
        </w:numPr>
        <w:rPr>
          <w:rFonts w:ascii="Calibri" w:eastAsia="Calibri" w:hAnsi="Calibri" w:cs="Calibri"/>
          <w:color w:val="000000" w:themeColor="text1"/>
        </w:rPr>
      </w:pPr>
      <w:r w:rsidRPr="1978FB51">
        <w:rPr>
          <w:rFonts w:ascii="Calibri" w:eastAsia="Calibri" w:hAnsi="Calibri" w:cs="Calibri"/>
          <w:color w:val="000000" w:themeColor="text1"/>
        </w:rPr>
        <w:t xml:space="preserve">Somers, M. J. (2023, 13. februar 2023). </w:t>
      </w:r>
      <w:r w:rsidRPr="1978FB51">
        <w:rPr>
          <w:rFonts w:ascii="Calibri" w:eastAsia="Calibri" w:hAnsi="Calibri" w:cs="Calibri"/>
          <w:i/>
          <w:iCs/>
          <w:color w:val="000000" w:themeColor="text1"/>
        </w:rPr>
        <w:t>Clinical assessment of hypovolemia (dehydration) in children</w:t>
      </w:r>
      <w:r w:rsidRPr="1978FB51">
        <w:rPr>
          <w:rFonts w:ascii="Calibri" w:eastAsia="Calibri" w:hAnsi="Calibri" w:cs="Calibri"/>
          <w:color w:val="000000" w:themeColor="text1"/>
        </w:rPr>
        <w:t xml:space="preserve">. UpToDate. </w:t>
      </w:r>
      <w:hyperlink r:id="rId86">
        <w:r w:rsidRPr="1978FB51">
          <w:rPr>
            <w:rStyle w:val="Hyperkobling"/>
            <w:rFonts w:ascii="Calibri" w:eastAsia="Calibri" w:hAnsi="Calibri" w:cs="Calibri"/>
          </w:rPr>
          <w:t>https://www.uptodate.com/contents/clinical-assessment-of-hypovolemia-dehydration-in-children</w:t>
        </w:r>
      </w:hyperlink>
    </w:p>
    <w:p w:rsidR="733714DF" w:rsidRPr="009E7F5C" w:rsidRDefault="733714DF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Spencer, J. (2023, 21. september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Common problems of breastfeeding and weaning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7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common-problems-of-breastfeeding-and-weaning</w:t>
        </w:r>
      </w:hyperlink>
    </w:p>
    <w:p w:rsidR="1F4DA1D6" w:rsidRPr="009E7F5C" w:rsidRDefault="1F4DA1D6" w:rsidP="1978FB51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</w:pP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Fleet, S. E. &amp; Duggan, C. (2023, 16. november 2023). </w:t>
      </w:r>
      <w:r w:rsidRPr="1978FB51">
        <w:rPr>
          <w:rFonts w:ascii="Calibri" w:eastAsia="Calibri" w:hAnsi="Calibri" w:cs="Calibri"/>
          <w:i/>
          <w:iCs/>
          <w:color w:val="000000" w:themeColor="text1"/>
          <w:sz w:val="24"/>
          <w:szCs w:val="24"/>
          <w:lang w:val="en-US"/>
        </w:rPr>
        <w:t>Overview of enteral nutrition in infants and children</w:t>
      </w:r>
      <w:r w:rsidRPr="1978FB51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. UpToDate. </w:t>
      </w:r>
      <w:hyperlink r:id="rId88">
        <w:r w:rsidRPr="1978FB51">
          <w:rPr>
            <w:rStyle w:val="Hyperkobling"/>
            <w:rFonts w:ascii="Calibri" w:eastAsia="Calibri" w:hAnsi="Calibri" w:cs="Calibri"/>
            <w:sz w:val="24"/>
            <w:szCs w:val="24"/>
            <w:lang w:val="en-US"/>
          </w:rPr>
          <w:t>https://www.uptodate.com/contents/overview-of-enteral-nutrition-in-infants-and-children</w:t>
        </w:r>
      </w:hyperlink>
    </w:p>
    <w:p w:rsidR="714B3C73" w:rsidRDefault="2EA7D630" w:rsidP="38FE777E">
      <w:pPr>
        <w:pStyle w:val="Listeavsnitt"/>
        <w:numPr>
          <w:ilvl w:val="0"/>
          <w:numId w:val="3"/>
        </w:numPr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009E7F5C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Forskrift om barns opphold i helseinstitusjon. </w:t>
      </w:r>
      <w:r w:rsidRPr="00F115E9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(2000). Forskrift om barns opphold i helseinstitusjon (FOR-2000-12-01-1217). I. Lovdata.  </w:t>
      </w:r>
      <w:r w:rsidR="714B3C73">
        <w:tab/>
      </w:r>
      <w:hyperlink r:id="rId89">
        <w:r w:rsidRPr="00F115E9">
          <w:rPr>
            <w:rStyle w:val="Hyperkobling"/>
            <w:rFonts w:ascii="Calibri" w:eastAsia="Calibri" w:hAnsi="Calibri" w:cs="Calibri"/>
            <w:sz w:val="24"/>
            <w:szCs w:val="24"/>
          </w:rPr>
          <w:t>https://lovdata.no/forskrift/2000-12-01-1217</w:t>
        </w:r>
      </w:hyperlink>
      <w:r w:rsidRPr="00F115E9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 </w:t>
      </w:r>
    </w:p>
    <w:sectPr w:rsidR="714B3C73" w:rsidSect="00A6778E">
      <w:headerReference w:type="default" r:id="rId90"/>
      <w:footerReference w:type="default" r:id="rId91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E4073" w:rsidRDefault="003E4073" w:rsidP="0041537A">
      <w:pPr>
        <w:spacing w:after="0" w:line="240" w:lineRule="auto"/>
      </w:pPr>
      <w:r>
        <w:separator/>
      </w:r>
    </w:p>
  </w:endnote>
  <w:endnote w:type="continuationSeparator" w:id="0">
    <w:p w:rsidR="003E4073" w:rsidRDefault="003E4073" w:rsidP="00415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  <w:szCs w:val="18"/>
      </w:rPr>
      <w:id w:val="-2063549273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BB7793" w:rsidRPr="0041537A" w:rsidRDefault="00BB7793" w:rsidP="000C0B36">
            <w:pPr>
              <w:pStyle w:val="Bunnteks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ist endret: 08.08.22 </w:t>
            </w:r>
            <w:r>
              <w:rPr>
                <w:sz w:val="18"/>
                <w:szCs w:val="18"/>
              </w:rPr>
              <w:tab/>
            </w:r>
            <w:r>
              <w:rPr>
                <w:sz w:val="18"/>
                <w:szCs w:val="18"/>
              </w:rPr>
              <w:tab/>
            </w:r>
            <w:r w:rsidRPr="0041537A">
              <w:rPr>
                <w:sz w:val="20"/>
                <w:szCs w:val="20"/>
              </w:rPr>
              <w:t xml:space="preserve">Side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PAGE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9751EE">
              <w:rPr>
                <w:bCs/>
                <w:noProof/>
                <w:sz w:val="20"/>
                <w:szCs w:val="20"/>
              </w:rPr>
              <w:t>2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  <w:r w:rsidRPr="0041537A">
              <w:rPr>
                <w:sz w:val="20"/>
                <w:szCs w:val="20"/>
              </w:rPr>
              <w:t xml:space="preserve"> av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NUMPAGES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9751EE">
              <w:rPr>
                <w:bCs/>
                <w:noProof/>
                <w:sz w:val="20"/>
                <w:szCs w:val="20"/>
              </w:rPr>
              <w:t>15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:rsidR="00BB7793" w:rsidRDefault="00BB7793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E4073" w:rsidRDefault="003E4073" w:rsidP="0041537A">
      <w:pPr>
        <w:spacing w:after="0" w:line="240" w:lineRule="auto"/>
      </w:pPr>
      <w:r>
        <w:separator/>
      </w:r>
    </w:p>
  </w:footnote>
  <w:footnote w:type="continuationSeparator" w:id="0">
    <w:p w:rsidR="003E4073" w:rsidRDefault="003E4073" w:rsidP="00415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B7793" w:rsidRDefault="00BB7793">
    <w:pPr>
      <w:pStyle w:val="Topptekst"/>
    </w:pPr>
    <w:r w:rsidRPr="00917DBF">
      <w:rPr>
        <w:noProof/>
      </w:rPr>
      <w:object w:dxaOrig="9794" w:dyaOrig="2040" w14:anchorId="53A297F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i1026" type="#_x0000_t75" alt="" style="width:108.65pt;height:22.65pt;mso-width-percent:0;mso-height-percent:0;mso-width-percent:0;mso-height-percent:0" o:ole="">
          <v:imagedata r:id="rId1" o:title=""/>
        </v:shape>
        <o:OLEObject Type="Embed" ProgID="MSPhotoEd.3" ShapeID="_x0000_i1026" DrawAspect="Content" ObjectID="_1797676973" r:id="rId2"/>
      </w:object>
    </w:r>
  </w:p>
  <w:p w:rsidR="00BB7793" w:rsidRPr="009B14B0" w:rsidRDefault="00BB7793" w:rsidP="0021520E">
    <w:pPr>
      <w:pStyle w:val="Tittel"/>
      <w:rPr>
        <w:rFonts w:eastAsia="Times New Roman"/>
        <w:sz w:val="36"/>
      </w:rPr>
    </w:pPr>
    <w:r>
      <w:rPr>
        <w:rStyle w:val="Sterk"/>
        <w:sz w:val="28"/>
      </w:rPr>
      <w:t xml:space="preserve">Veiledende plan: </w:t>
    </w:r>
    <w:r>
      <w:rPr>
        <w:rFonts w:eastAsia="Times New Roman"/>
        <w:sz w:val="36"/>
      </w:rPr>
      <w:t xml:space="preserve">Respirasjonsbesvær </w:t>
    </w:r>
    <w:r w:rsidR="006A2406">
      <w:rPr>
        <w:rFonts w:eastAsia="Times New Roman"/>
        <w:sz w:val="36"/>
      </w:rPr>
      <w:t>ved</w:t>
    </w:r>
    <w:r>
      <w:rPr>
        <w:rFonts w:eastAsia="Times New Roman"/>
        <w:sz w:val="36"/>
      </w:rPr>
      <w:t xml:space="preserve"> </w:t>
    </w:r>
    <w:r w:rsidR="006A2406">
      <w:rPr>
        <w:rFonts w:eastAsia="Times New Roman"/>
        <w:sz w:val="36"/>
      </w:rPr>
      <w:t>luftveisinfeksjon -</w:t>
    </w:r>
    <w:r>
      <w:rPr>
        <w:rFonts w:eastAsia="Times New Roman"/>
        <w:sz w:val="36"/>
      </w:rPr>
      <w:t xml:space="preserve"> barn</w:t>
    </w:r>
  </w:p>
  <w:p w:rsidR="00BB7793" w:rsidRDefault="00BB7793">
    <w:pPr>
      <w:pStyle w:val="Topptekst"/>
      <w:rPr>
        <w:rStyle w:val="Sterk"/>
        <w:sz w:val="28"/>
      </w:rPr>
    </w:pPr>
  </w:p>
  <w:p w:rsidR="00BB7793" w:rsidRPr="0041537A" w:rsidRDefault="00BB7793">
    <w:pPr>
      <w:pStyle w:val="Topptekst"/>
      <w:rPr>
        <w:rStyle w:val="Sterk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E545B72"/>
    <w:multiLevelType w:val="hybridMultilevel"/>
    <w:tmpl w:val="5DEEFB9E"/>
    <w:lvl w:ilvl="0" w:tplc="B36818F6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8B525A7"/>
    <w:multiLevelType w:val="hybridMultilevel"/>
    <w:tmpl w:val="AC84F94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99D5565"/>
    <w:multiLevelType w:val="hybridMultilevel"/>
    <w:tmpl w:val="01CE8C26"/>
    <w:lvl w:ilvl="0" w:tplc="FFFFFFFF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537A"/>
    <w:rsid w:val="0001358F"/>
    <w:rsid w:val="00024F06"/>
    <w:rsid w:val="00025B2C"/>
    <w:rsid w:val="00026053"/>
    <w:rsid w:val="000267F9"/>
    <w:rsid w:val="00027A87"/>
    <w:rsid w:val="0004270E"/>
    <w:rsid w:val="000474C9"/>
    <w:rsid w:val="000476C2"/>
    <w:rsid w:val="00050553"/>
    <w:rsid w:val="0005181B"/>
    <w:rsid w:val="00053447"/>
    <w:rsid w:val="00053758"/>
    <w:rsid w:val="00054130"/>
    <w:rsid w:val="00055D58"/>
    <w:rsid w:val="00056C5D"/>
    <w:rsid w:val="0005716E"/>
    <w:rsid w:val="00062A3F"/>
    <w:rsid w:val="000663D4"/>
    <w:rsid w:val="00072C38"/>
    <w:rsid w:val="0008371F"/>
    <w:rsid w:val="0008478C"/>
    <w:rsid w:val="000933C5"/>
    <w:rsid w:val="000948A5"/>
    <w:rsid w:val="000A2403"/>
    <w:rsid w:val="000A2E0F"/>
    <w:rsid w:val="000B100B"/>
    <w:rsid w:val="000B345C"/>
    <w:rsid w:val="000C05D5"/>
    <w:rsid w:val="000C0B36"/>
    <w:rsid w:val="000C11A6"/>
    <w:rsid w:val="000D58FB"/>
    <w:rsid w:val="000D6432"/>
    <w:rsid w:val="000D6F7C"/>
    <w:rsid w:val="000E168D"/>
    <w:rsid w:val="000E4F03"/>
    <w:rsid w:val="000F3CF8"/>
    <w:rsid w:val="000F70CC"/>
    <w:rsid w:val="000F796E"/>
    <w:rsid w:val="001027C5"/>
    <w:rsid w:val="00103AB0"/>
    <w:rsid w:val="00103B5D"/>
    <w:rsid w:val="001074BE"/>
    <w:rsid w:val="00110420"/>
    <w:rsid w:val="001108B9"/>
    <w:rsid w:val="0011653D"/>
    <w:rsid w:val="00122454"/>
    <w:rsid w:val="0012290D"/>
    <w:rsid w:val="00123584"/>
    <w:rsid w:val="001245DD"/>
    <w:rsid w:val="00134924"/>
    <w:rsid w:val="001375B5"/>
    <w:rsid w:val="00145D67"/>
    <w:rsid w:val="001462BA"/>
    <w:rsid w:val="0015330C"/>
    <w:rsid w:val="0015455B"/>
    <w:rsid w:val="001556A3"/>
    <w:rsid w:val="0015702D"/>
    <w:rsid w:val="0017012C"/>
    <w:rsid w:val="00173532"/>
    <w:rsid w:val="001754D9"/>
    <w:rsid w:val="00177880"/>
    <w:rsid w:val="00180EC4"/>
    <w:rsid w:val="001815B2"/>
    <w:rsid w:val="00181807"/>
    <w:rsid w:val="00183E78"/>
    <w:rsid w:val="00187597"/>
    <w:rsid w:val="001A62CE"/>
    <w:rsid w:val="001A7B50"/>
    <w:rsid w:val="001B4C62"/>
    <w:rsid w:val="001C1A50"/>
    <w:rsid w:val="001C588F"/>
    <w:rsid w:val="001C6866"/>
    <w:rsid w:val="001E4512"/>
    <w:rsid w:val="001E609B"/>
    <w:rsid w:val="001F339F"/>
    <w:rsid w:val="001F7BAB"/>
    <w:rsid w:val="002053A6"/>
    <w:rsid w:val="00206B73"/>
    <w:rsid w:val="00212C8B"/>
    <w:rsid w:val="00214C6A"/>
    <w:rsid w:val="0021520E"/>
    <w:rsid w:val="00215B63"/>
    <w:rsid w:val="002161B7"/>
    <w:rsid w:val="00222183"/>
    <w:rsid w:val="002225B9"/>
    <w:rsid w:val="00233B0B"/>
    <w:rsid w:val="00235A2C"/>
    <w:rsid w:val="0024168D"/>
    <w:rsid w:val="002554F6"/>
    <w:rsid w:val="00256ECE"/>
    <w:rsid w:val="002625ED"/>
    <w:rsid w:val="0026266F"/>
    <w:rsid w:val="00282B28"/>
    <w:rsid w:val="002850AC"/>
    <w:rsid w:val="00285A61"/>
    <w:rsid w:val="00293D9E"/>
    <w:rsid w:val="002A7B84"/>
    <w:rsid w:val="002B4361"/>
    <w:rsid w:val="002C2BC6"/>
    <w:rsid w:val="002C75FB"/>
    <w:rsid w:val="002D4422"/>
    <w:rsid w:val="002D534C"/>
    <w:rsid w:val="002E1BBF"/>
    <w:rsid w:val="002F71A8"/>
    <w:rsid w:val="003073DB"/>
    <w:rsid w:val="00314D1C"/>
    <w:rsid w:val="00323D4A"/>
    <w:rsid w:val="00330A9D"/>
    <w:rsid w:val="003362A9"/>
    <w:rsid w:val="003362AA"/>
    <w:rsid w:val="003406BF"/>
    <w:rsid w:val="003464FD"/>
    <w:rsid w:val="00350F78"/>
    <w:rsid w:val="00353933"/>
    <w:rsid w:val="003577AD"/>
    <w:rsid w:val="00361C43"/>
    <w:rsid w:val="00364061"/>
    <w:rsid w:val="00377A73"/>
    <w:rsid w:val="00381CDA"/>
    <w:rsid w:val="0038295C"/>
    <w:rsid w:val="00383DE7"/>
    <w:rsid w:val="00392CFE"/>
    <w:rsid w:val="00397270"/>
    <w:rsid w:val="003A18F4"/>
    <w:rsid w:val="003B0497"/>
    <w:rsid w:val="003B0D1D"/>
    <w:rsid w:val="003B3382"/>
    <w:rsid w:val="003B5D64"/>
    <w:rsid w:val="003C4CB3"/>
    <w:rsid w:val="003D00A8"/>
    <w:rsid w:val="003D173D"/>
    <w:rsid w:val="003D41FA"/>
    <w:rsid w:val="003D5977"/>
    <w:rsid w:val="003D5C0A"/>
    <w:rsid w:val="003E023A"/>
    <w:rsid w:val="003E4073"/>
    <w:rsid w:val="003E77CE"/>
    <w:rsid w:val="003F75C7"/>
    <w:rsid w:val="00402185"/>
    <w:rsid w:val="00412F82"/>
    <w:rsid w:val="0041537A"/>
    <w:rsid w:val="00426879"/>
    <w:rsid w:val="004300ED"/>
    <w:rsid w:val="00440AA7"/>
    <w:rsid w:val="00441D76"/>
    <w:rsid w:val="00444B08"/>
    <w:rsid w:val="00445C76"/>
    <w:rsid w:val="004567BF"/>
    <w:rsid w:val="004576E6"/>
    <w:rsid w:val="004668EE"/>
    <w:rsid w:val="004822C1"/>
    <w:rsid w:val="0048350A"/>
    <w:rsid w:val="00485A8B"/>
    <w:rsid w:val="004903A8"/>
    <w:rsid w:val="004921C1"/>
    <w:rsid w:val="00494403"/>
    <w:rsid w:val="004C19A4"/>
    <w:rsid w:val="004C5530"/>
    <w:rsid w:val="004D236A"/>
    <w:rsid w:val="004D78E6"/>
    <w:rsid w:val="004E545F"/>
    <w:rsid w:val="00514026"/>
    <w:rsid w:val="00514E4D"/>
    <w:rsid w:val="005169F8"/>
    <w:rsid w:val="0052575C"/>
    <w:rsid w:val="00537FC2"/>
    <w:rsid w:val="005407E1"/>
    <w:rsid w:val="005413F1"/>
    <w:rsid w:val="00544F8D"/>
    <w:rsid w:val="0055006C"/>
    <w:rsid w:val="00553D0D"/>
    <w:rsid w:val="00555823"/>
    <w:rsid w:val="00557324"/>
    <w:rsid w:val="005615C3"/>
    <w:rsid w:val="005805D9"/>
    <w:rsid w:val="00585086"/>
    <w:rsid w:val="0058687F"/>
    <w:rsid w:val="00597D34"/>
    <w:rsid w:val="005A0ACD"/>
    <w:rsid w:val="005A78A5"/>
    <w:rsid w:val="005A7D42"/>
    <w:rsid w:val="005B0BB7"/>
    <w:rsid w:val="005B1E8F"/>
    <w:rsid w:val="005B2B51"/>
    <w:rsid w:val="005B3D37"/>
    <w:rsid w:val="005C51EC"/>
    <w:rsid w:val="005C587C"/>
    <w:rsid w:val="005C6C9C"/>
    <w:rsid w:val="005D305C"/>
    <w:rsid w:val="005D4AFA"/>
    <w:rsid w:val="005D58C5"/>
    <w:rsid w:val="005E6BE4"/>
    <w:rsid w:val="005F3769"/>
    <w:rsid w:val="005F5E06"/>
    <w:rsid w:val="0061315C"/>
    <w:rsid w:val="00614281"/>
    <w:rsid w:val="00614B0A"/>
    <w:rsid w:val="00614E1E"/>
    <w:rsid w:val="00616227"/>
    <w:rsid w:val="006173C4"/>
    <w:rsid w:val="00617E91"/>
    <w:rsid w:val="00622BF1"/>
    <w:rsid w:val="00622C82"/>
    <w:rsid w:val="0062535E"/>
    <w:rsid w:val="00625AB9"/>
    <w:rsid w:val="0062740A"/>
    <w:rsid w:val="00631261"/>
    <w:rsid w:val="00631DBB"/>
    <w:rsid w:val="00640792"/>
    <w:rsid w:val="00664599"/>
    <w:rsid w:val="0066FD5F"/>
    <w:rsid w:val="006737B4"/>
    <w:rsid w:val="00676EA4"/>
    <w:rsid w:val="00681187"/>
    <w:rsid w:val="006830A6"/>
    <w:rsid w:val="00694B1C"/>
    <w:rsid w:val="006977D7"/>
    <w:rsid w:val="006A0537"/>
    <w:rsid w:val="006A10D5"/>
    <w:rsid w:val="006A2406"/>
    <w:rsid w:val="006A2B04"/>
    <w:rsid w:val="006A4BF9"/>
    <w:rsid w:val="006A4E72"/>
    <w:rsid w:val="006A5FB7"/>
    <w:rsid w:val="006B3B19"/>
    <w:rsid w:val="006B4CDF"/>
    <w:rsid w:val="006B5D01"/>
    <w:rsid w:val="006B6A0F"/>
    <w:rsid w:val="006D16AD"/>
    <w:rsid w:val="006D1CFE"/>
    <w:rsid w:val="006E3A82"/>
    <w:rsid w:val="006F4C83"/>
    <w:rsid w:val="007072E6"/>
    <w:rsid w:val="007112BA"/>
    <w:rsid w:val="00722849"/>
    <w:rsid w:val="00722BB1"/>
    <w:rsid w:val="00724AC7"/>
    <w:rsid w:val="00724E94"/>
    <w:rsid w:val="007266A1"/>
    <w:rsid w:val="0073145B"/>
    <w:rsid w:val="007334D9"/>
    <w:rsid w:val="007532A4"/>
    <w:rsid w:val="00765FB9"/>
    <w:rsid w:val="0077353F"/>
    <w:rsid w:val="007756FB"/>
    <w:rsid w:val="00775F27"/>
    <w:rsid w:val="007815CB"/>
    <w:rsid w:val="00785084"/>
    <w:rsid w:val="00790A68"/>
    <w:rsid w:val="00791F0A"/>
    <w:rsid w:val="007947FB"/>
    <w:rsid w:val="00794FE4"/>
    <w:rsid w:val="007A0791"/>
    <w:rsid w:val="007A2E53"/>
    <w:rsid w:val="007A3986"/>
    <w:rsid w:val="007B703A"/>
    <w:rsid w:val="007C68D3"/>
    <w:rsid w:val="007D611F"/>
    <w:rsid w:val="007E1898"/>
    <w:rsid w:val="007E2031"/>
    <w:rsid w:val="007E2FFB"/>
    <w:rsid w:val="007F1004"/>
    <w:rsid w:val="007F43C4"/>
    <w:rsid w:val="00800714"/>
    <w:rsid w:val="008124D0"/>
    <w:rsid w:val="00812C2E"/>
    <w:rsid w:val="00816E8E"/>
    <w:rsid w:val="00820432"/>
    <w:rsid w:val="008213EB"/>
    <w:rsid w:val="00822503"/>
    <w:rsid w:val="00823B01"/>
    <w:rsid w:val="00827AE0"/>
    <w:rsid w:val="00831A8C"/>
    <w:rsid w:val="00833E8D"/>
    <w:rsid w:val="00843836"/>
    <w:rsid w:val="00844E44"/>
    <w:rsid w:val="008510B3"/>
    <w:rsid w:val="00862DEA"/>
    <w:rsid w:val="00866574"/>
    <w:rsid w:val="00874FF6"/>
    <w:rsid w:val="00875680"/>
    <w:rsid w:val="00877C65"/>
    <w:rsid w:val="00885A14"/>
    <w:rsid w:val="00893563"/>
    <w:rsid w:val="00893F18"/>
    <w:rsid w:val="00896932"/>
    <w:rsid w:val="008A487D"/>
    <w:rsid w:val="008A5C1F"/>
    <w:rsid w:val="008B134B"/>
    <w:rsid w:val="008B51FD"/>
    <w:rsid w:val="008B69C4"/>
    <w:rsid w:val="008C0B1C"/>
    <w:rsid w:val="008C560B"/>
    <w:rsid w:val="008D3084"/>
    <w:rsid w:val="008D60FE"/>
    <w:rsid w:val="008E5C65"/>
    <w:rsid w:val="00900F8F"/>
    <w:rsid w:val="00903DD6"/>
    <w:rsid w:val="0090594B"/>
    <w:rsid w:val="00911CE2"/>
    <w:rsid w:val="00914E39"/>
    <w:rsid w:val="00922842"/>
    <w:rsid w:val="00927636"/>
    <w:rsid w:val="0093126B"/>
    <w:rsid w:val="00942662"/>
    <w:rsid w:val="0094419B"/>
    <w:rsid w:val="00945051"/>
    <w:rsid w:val="009521EF"/>
    <w:rsid w:val="009552CD"/>
    <w:rsid w:val="00956252"/>
    <w:rsid w:val="00960B3B"/>
    <w:rsid w:val="00962D35"/>
    <w:rsid w:val="009751EE"/>
    <w:rsid w:val="00987125"/>
    <w:rsid w:val="00992B82"/>
    <w:rsid w:val="009B14B0"/>
    <w:rsid w:val="009B1AC5"/>
    <w:rsid w:val="009B60D3"/>
    <w:rsid w:val="009E1550"/>
    <w:rsid w:val="009E401B"/>
    <w:rsid w:val="009E7F5C"/>
    <w:rsid w:val="009F5C69"/>
    <w:rsid w:val="009F6DED"/>
    <w:rsid w:val="009F73D6"/>
    <w:rsid w:val="00A019CD"/>
    <w:rsid w:val="00A01C9B"/>
    <w:rsid w:val="00A0498F"/>
    <w:rsid w:val="00A05FEC"/>
    <w:rsid w:val="00A06C7E"/>
    <w:rsid w:val="00A13DE5"/>
    <w:rsid w:val="00A1504A"/>
    <w:rsid w:val="00A20DD6"/>
    <w:rsid w:val="00A22226"/>
    <w:rsid w:val="00A26E82"/>
    <w:rsid w:val="00A34781"/>
    <w:rsid w:val="00A34AB3"/>
    <w:rsid w:val="00A4401D"/>
    <w:rsid w:val="00A46F7F"/>
    <w:rsid w:val="00A6372B"/>
    <w:rsid w:val="00A64F35"/>
    <w:rsid w:val="00A6574A"/>
    <w:rsid w:val="00A6778E"/>
    <w:rsid w:val="00A809F9"/>
    <w:rsid w:val="00A85C7E"/>
    <w:rsid w:val="00A9135A"/>
    <w:rsid w:val="00A945F2"/>
    <w:rsid w:val="00A94855"/>
    <w:rsid w:val="00A96057"/>
    <w:rsid w:val="00AA0F88"/>
    <w:rsid w:val="00AA1127"/>
    <w:rsid w:val="00AA5495"/>
    <w:rsid w:val="00AA7BE2"/>
    <w:rsid w:val="00AB0897"/>
    <w:rsid w:val="00AB7E81"/>
    <w:rsid w:val="00AC74E1"/>
    <w:rsid w:val="00AC7DAC"/>
    <w:rsid w:val="00AD4478"/>
    <w:rsid w:val="00AD47CD"/>
    <w:rsid w:val="00AD7EFA"/>
    <w:rsid w:val="00AE0270"/>
    <w:rsid w:val="00AE153C"/>
    <w:rsid w:val="00AE678C"/>
    <w:rsid w:val="00AE7E04"/>
    <w:rsid w:val="00AE7EF6"/>
    <w:rsid w:val="00AF302C"/>
    <w:rsid w:val="00B101D8"/>
    <w:rsid w:val="00B128E0"/>
    <w:rsid w:val="00B15225"/>
    <w:rsid w:val="00B26CFB"/>
    <w:rsid w:val="00B35CF5"/>
    <w:rsid w:val="00B4017C"/>
    <w:rsid w:val="00B42787"/>
    <w:rsid w:val="00B52D23"/>
    <w:rsid w:val="00B52F44"/>
    <w:rsid w:val="00B53017"/>
    <w:rsid w:val="00B536E0"/>
    <w:rsid w:val="00B703F7"/>
    <w:rsid w:val="00B7147E"/>
    <w:rsid w:val="00B74AB0"/>
    <w:rsid w:val="00B74CDC"/>
    <w:rsid w:val="00B85E5E"/>
    <w:rsid w:val="00B90199"/>
    <w:rsid w:val="00B90F81"/>
    <w:rsid w:val="00B93065"/>
    <w:rsid w:val="00B97F2C"/>
    <w:rsid w:val="00BA1274"/>
    <w:rsid w:val="00BA1E7D"/>
    <w:rsid w:val="00BA365B"/>
    <w:rsid w:val="00BA63DD"/>
    <w:rsid w:val="00BB1F6E"/>
    <w:rsid w:val="00BB6D72"/>
    <w:rsid w:val="00BB7793"/>
    <w:rsid w:val="00BB77C1"/>
    <w:rsid w:val="00BC1D65"/>
    <w:rsid w:val="00BD1271"/>
    <w:rsid w:val="00BD290C"/>
    <w:rsid w:val="00BE0933"/>
    <w:rsid w:val="00BE3A57"/>
    <w:rsid w:val="00BE5267"/>
    <w:rsid w:val="00BE52A4"/>
    <w:rsid w:val="00BE68EA"/>
    <w:rsid w:val="00BF0C80"/>
    <w:rsid w:val="00BF6987"/>
    <w:rsid w:val="00C11596"/>
    <w:rsid w:val="00C15613"/>
    <w:rsid w:val="00C2215D"/>
    <w:rsid w:val="00C240F2"/>
    <w:rsid w:val="00C25822"/>
    <w:rsid w:val="00C41868"/>
    <w:rsid w:val="00C502CD"/>
    <w:rsid w:val="00C51FA2"/>
    <w:rsid w:val="00C53AEF"/>
    <w:rsid w:val="00C548B0"/>
    <w:rsid w:val="00C55890"/>
    <w:rsid w:val="00C55C32"/>
    <w:rsid w:val="00C64FF0"/>
    <w:rsid w:val="00C80575"/>
    <w:rsid w:val="00C81ED7"/>
    <w:rsid w:val="00C914A1"/>
    <w:rsid w:val="00C92274"/>
    <w:rsid w:val="00C923F9"/>
    <w:rsid w:val="00C96652"/>
    <w:rsid w:val="00C970E5"/>
    <w:rsid w:val="00CA2B06"/>
    <w:rsid w:val="00CA3208"/>
    <w:rsid w:val="00CB233B"/>
    <w:rsid w:val="00CC0B08"/>
    <w:rsid w:val="00CC4FB5"/>
    <w:rsid w:val="00CE1872"/>
    <w:rsid w:val="00CE2C45"/>
    <w:rsid w:val="00CF1EBC"/>
    <w:rsid w:val="00CF41B0"/>
    <w:rsid w:val="00CF6D04"/>
    <w:rsid w:val="00D13ECC"/>
    <w:rsid w:val="00D2732A"/>
    <w:rsid w:val="00D33CFA"/>
    <w:rsid w:val="00D43E20"/>
    <w:rsid w:val="00D4426E"/>
    <w:rsid w:val="00D47B0A"/>
    <w:rsid w:val="00D563DA"/>
    <w:rsid w:val="00D60339"/>
    <w:rsid w:val="00D651AC"/>
    <w:rsid w:val="00D76CFC"/>
    <w:rsid w:val="00D837AC"/>
    <w:rsid w:val="00D87B45"/>
    <w:rsid w:val="00D94817"/>
    <w:rsid w:val="00D9632E"/>
    <w:rsid w:val="00DA0954"/>
    <w:rsid w:val="00DA41B8"/>
    <w:rsid w:val="00DB0DC2"/>
    <w:rsid w:val="00DC19C3"/>
    <w:rsid w:val="00DC3142"/>
    <w:rsid w:val="00DC4643"/>
    <w:rsid w:val="00DC73DF"/>
    <w:rsid w:val="00DE5F68"/>
    <w:rsid w:val="00DF2BC7"/>
    <w:rsid w:val="00E011FF"/>
    <w:rsid w:val="00E01FBC"/>
    <w:rsid w:val="00E03B5F"/>
    <w:rsid w:val="00E12D19"/>
    <w:rsid w:val="00E137F0"/>
    <w:rsid w:val="00E16948"/>
    <w:rsid w:val="00E17440"/>
    <w:rsid w:val="00E22012"/>
    <w:rsid w:val="00E256B9"/>
    <w:rsid w:val="00E27EF3"/>
    <w:rsid w:val="00E3004D"/>
    <w:rsid w:val="00E32BEB"/>
    <w:rsid w:val="00E34D30"/>
    <w:rsid w:val="00E34F3B"/>
    <w:rsid w:val="00E41510"/>
    <w:rsid w:val="00E443DA"/>
    <w:rsid w:val="00E47F56"/>
    <w:rsid w:val="00E502D7"/>
    <w:rsid w:val="00E5182D"/>
    <w:rsid w:val="00E51F59"/>
    <w:rsid w:val="00E6038B"/>
    <w:rsid w:val="00E66D27"/>
    <w:rsid w:val="00E707B7"/>
    <w:rsid w:val="00E713D7"/>
    <w:rsid w:val="00E75ABF"/>
    <w:rsid w:val="00E770F5"/>
    <w:rsid w:val="00E816D2"/>
    <w:rsid w:val="00E826B8"/>
    <w:rsid w:val="00E8381A"/>
    <w:rsid w:val="00E85DF2"/>
    <w:rsid w:val="00E87DC5"/>
    <w:rsid w:val="00E902A2"/>
    <w:rsid w:val="00E923FF"/>
    <w:rsid w:val="00E95E6E"/>
    <w:rsid w:val="00EA3207"/>
    <w:rsid w:val="00EA3B0D"/>
    <w:rsid w:val="00EB408C"/>
    <w:rsid w:val="00EB6B73"/>
    <w:rsid w:val="00ED765D"/>
    <w:rsid w:val="00ED7CE8"/>
    <w:rsid w:val="00EE58B2"/>
    <w:rsid w:val="00EE7425"/>
    <w:rsid w:val="00F03E70"/>
    <w:rsid w:val="00F073F3"/>
    <w:rsid w:val="00F115E9"/>
    <w:rsid w:val="00F13884"/>
    <w:rsid w:val="00F16DC7"/>
    <w:rsid w:val="00F231D6"/>
    <w:rsid w:val="00F23762"/>
    <w:rsid w:val="00F2394F"/>
    <w:rsid w:val="00F330B3"/>
    <w:rsid w:val="00F34C24"/>
    <w:rsid w:val="00F36FBD"/>
    <w:rsid w:val="00F611AD"/>
    <w:rsid w:val="00F66922"/>
    <w:rsid w:val="00F66DF9"/>
    <w:rsid w:val="00F7293F"/>
    <w:rsid w:val="00F73423"/>
    <w:rsid w:val="00F75DA4"/>
    <w:rsid w:val="00F7666B"/>
    <w:rsid w:val="00F81ADB"/>
    <w:rsid w:val="00F83AC3"/>
    <w:rsid w:val="00F85DF2"/>
    <w:rsid w:val="00F92779"/>
    <w:rsid w:val="00F97726"/>
    <w:rsid w:val="00FA3498"/>
    <w:rsid w:val="00FA3616"/>
    <w:rsid w:val="00FA3686"/>
    <w:rsid w:val="00FB04F0"/>
    <w:rsid w:val="00FB4118"/>
    <w:rsid w:val="00FB6F55"/>
    <w:rsid w:val="00FD1F63"/>
    <w:rsid w:val="00FD2E13"/>
    <w:rsid w:val="00FE0FDD"/>
    <w:rsid w:val="00FE1179"/>
    <w:rsid w:val="00FE4247"/>
    <w:rsid w:val="00FF08DF"/>
    <w:rsid w:val="00FF1413"/>
    <w:rsid w:val="00FF1681"/>
    <w:rsid w:val="00FF1929"/>
    <w:rsid w:val="0120A8AA"/>
    <w:rsid w:val="01441590"/>
    <w:rsid w:val="0148554C"/>
    <w:rsid w:val="01872C43"/>
    <w:rsid w:val="0277C8A5"/>
    <w:rsid w:val="028C8638"/>
    <w:rsid w:val="02B8ADCE"/>
    <w:rsid w:val="02D95DB7"/>
    <w:rsid w:val="030B2AA3"/>
    <w:rsid w:val="03834B9C"/>
    <w:rsid w:val="04417D57"/>
    <w:rsid w:val="044D07C1"/>
    <w:rsid w:val="0462DB9D"/>
    <w:rsid w:val="059200B5"/>
    <w:rsid w:val="0604BC3B"/>
    <w:rsid w:val="0749A204"/>
    <w:rsid w:val="07B53020"/>
    <w:rsid w:val="07CA582F"/>
    <w:rsid w:val="08B9CB28"/>
    <w:rsid w:val="090AB562"/>
    <w:rsid w:val="09A3BC96"/>
    <w:rsid w:val="09AD611A"/>
    <w:rsid w:val="09B5F2E3"/>
    <w:rsid w:val="09C6E711"/>
    <w:rsid w:val="0A43977C"/>
    <w:rsid w:val="0A886D2B"/>
    <w:rsid w:val="0AB1723A"/>
    <w:rsid w:val="0AD1BD8F"/>
    <w:rsid w:val="0BA37DA8"/>
    <w:rsid w:val="0BDC12AF"/>
    <w:rsid w:val="0C1F86FD"/>
    <w:rsid w:val="0C26C15D"/>
    <w:rsid w:val="0C4EF5F2"/>
    <w:rsid w:val="0C7BAD77"/>
    <w:rsid w:val="0C893DB4"/>
    <w:rsid w:val="0CCE71B7"/>
    <w:rsid w:val="0D259365"/>
    <w:rsid w:val="0D4FE77F"/>
    <w:rsid w:val="0E638E2F"/>
    <w:rsid w:val="0E77DD5F"/>
    <w:rsid w:val="0E8283D7"/>
    <w:rsid w:val="0F1956D0"/>
    <w:rsid w:val="0F1EB926"/>
    <w:rsid w:val="0F444E79"/>
    <w:rsid w:val="0FE99260"/>
    <w:rsid w:val="11021428"/>
    <w:rsid w:val="119BCCEE"/>
    <w:rsid w:val="1289794E"/>
    <w:rsid w:val="12D27255"/>
    <w:rsid w:val="134449C7"/>
    <w:rsid w:val="135BC705"/>
    <w:rsid w:val="13A42C61"/>
    <w:rsid w:val="13D4309E"/>
    <w:rsid w:val="13E87B66"/>
    <w:rsid w:val="13ED7962"/>
    <w:rsid w:val="149BA46C"/>
    <w:rsid w:val="14FCFEB4"/>
    <w:rsid w:val="1519FA88"/>
    <w:rsid w:val="159736EF"/>
    <w:rsid w:val="15C1A9BC"/>
    <w:rsid w:val="15FC5E81"/>
    <w:rsid w:val="1600E11C"/>
    <w:rsid w:val="163E60DF"/>
    <w:rsid w:val="16995ACE"/>
    <w:rsid w:val="1790F5F8"/>
    <w:rsid w:val="17EB8943"/>
    <w:rsid w:val="18C3F8A7"/>
    <w:rsid w:val="18F09625"/>
    <w:rsid w:val="18F5B28C"/>
    <w:rsid w:val="1978FB51"/>
    <w:rsid w:val="19BE9056"/>
    <w:rsid w:val="19D31E21"/>
    <w:rsid w:val="19D34FB6"/>
    <w:rsid w:val="19F72B4A"/>
    <w:rsid w:val="1A003EA3"/>
    <w:rsid w:val="1A2E4C9D"/>
    <w:rsid w:val="1A387E84"/>
    <w:rsid w:val="1A711F10"/>
    <w:rsid w:val="1AD52D10"/>
    <w:rsid w:val="1B535026"/>
    <w:rsid w:val="1BDF5524"/>
    <w:rsid w:val="1C0173F7"/>
    <w:rsid w:val="1C23F123"/>
    <w:rsid w:val="1D401587"/>
    <w:rsid w:val="1E0F5F90"/>
    <w:rsid w:val="1EE2D9E4"/>
    <w:rsid w:val="1F4DA1D6"/>
    <w:rsid w:val="1FBBEFC0"/>
    <w:rsid w:val="2055F381"/>
    <w:rsid w:val="21467C1E"/>
    <w:rsid w:val="214D56A9"/>
    <w:rsid w:val="21ADE639"/>
    <w:rsid w:val="225303D2"/>
    <w:rsid w:val="2328E973"/>
    <w:rsid w:val="2379D700"/>
    <w:rsid w:val="2384F36B"/>
    <w:rsid w:val="23A82813"/>
    <w:rsid w:val="23A91E1B"/>
    <w:rsid w:val="23FD5A8B"/>
    <w:rsid w:val="2412C7B7"/>
    <w:rsid w:val="24A802D2"/>
    <w:rsid w:val="24FAF21C"/>
    <w:rsid w:val="2534EBF1"/>
    <w:rsid w:val="2537A4D3"/>
    <w:rsid w:val="255E28F1"/>
    <w:rsid w:val="257BEFA7"/>
    <w:rsid w:val="259A5F96"/>
    <w:rsid w:val="25A11B87"/>
    <w:rsid w:val="25B05CC0"/>
    <w:rsid w:val="25BF8540"/>
    <w:rsid w:val="25CABD08"/>
    <w:rsid w:val="25CC4F02"/>
    <w:rsid w:val="25E08932"/>
    <w:rsid w:val="26E152BB"/>
    <w:rsid w:val="275CFFF8"/>
    <w:rsid w:val="278A5700"/>
    <w:rsid w:val="278C77D4"/>
    <w:rsid w:val="27A3EFEF"/>
    <w:rsid w:val="28B71CCF"/>
    <w:rsid w:val="29B722F7"/>
    <w:rsid w:val="2A51173C"/>
    <w:rsid w:val="2A9C7022"/>
    <w:rsid w:val="2AC6CC62"/>
    <w:rsid w:val="2B1983B2"/>
    <w:rsid w:val="2B492505"/>
    <w:rsid w:val="2B6EB441"/>
    <w:rsid w:val="2BA5AB22"/>
    <w:rsid w:val="2C6ABAFF"/>
    <w:rsid w:val="2C8F2B75"/>
    <w:rsid w:val="2CBF37D3"/>
    <w:rsid w:val="2CD6D10A"/>
    <w:rsid w:val="2D322342"/>
    <w:rsid w:val="2D4E189C"/>
    <w:rsid w:val="2DFA4DF8"/>
    <w:rsid w:val="2EA7D630"/>
    <w:rsid w:val="2F903CD1"/>
    <w:rsid w:val="2F91FBD8"/>
    <w:rsid w:val="2FDCC9DF"/>
    <w:rsid w:val="2FE8AD7B"/>
    <w:rsid w:val="302EF44C"/>
    <w:rsid w:val="30667B25"/>
    <w:rsid w:val="309CABA0"/>
    <w:rsid w:val="30D234CD"/>
    <w:rsid w:val="317DE543"/>
    <w:rsid w:val="3189A8CA"/>
    <w:rsid w:val="31A9C594"/>
    <w:rsid w:val="31D49847"/>
    <w:rsid w:val="321E7EA7"/>
    <w:rsid w:val="32AF0679"/>
    <w:rsid w:val="3410A9CE"/>
    <w:rsid w:val="34171326"/>
    <w:rsid w:val="3449D323"/>
    <w:rsid w:val="347E8B7E"/>
    <w:rsid w:val="34B90ED5"/>
    <w:rsid w:val="34BADCF0"/>
    <w:rsid w:val="3553FDE4"/>
    <w:rsid w:val="356A66DF"/>
    <w:rsid w:val="35F1BBD8"/>
    <w:rsid w:val="3606BBC6"/>
    <w:rsid w:val="36AAF133"/>
    <w:rsid w:val="36CCF62B"/>
    <w:rsid w:val="3743D772"/>
    <w:rsid w:val="38FE777E"/>
    <w:rsid w:val="392E980B"/>
    <w:rsid w:val="3930DE9E"/>
    <w:rsid w:val="3940244F"/>
    <w:rsid w:val="3949AB71"/>
    <w:rsid w:val="3966DB7E"/>
    <w:rsid w:val="39DD2626"/>
    <w:rsid w:val="3A72C37C"/>
    <w:rsid w:val="3AA9E060"/>
    <w:rsid w:val="3AE7E0B5"/>
    <w:rsid w:val="3B0CFD50"/>
    <w:rsid w:val="3B4B77AB"/>
    <w:rsid w:val="3B94F055"/>
    <w:rsid w:val="3C1DFD62"/>
    <w:rsid w:val="3CB7ED50"/>
    <w:rsid w:val="3CC5B484"/>
    <w:rsid w:val="3CFA0236"/>
    <w:rsid w:val="3D1F4519"/>
    <w:rsid w:val="3D85620A"/>
    <w:rsid w:val="3DAC644C"/>
    <w:rsid w:val="3EADB050"/>
    <w:rsid w:val="3F2CEEEA"/>
    <w:rsid w:val="3FD87BC9"/>
    <w:rsid w:val="3FEC9152"/>
    <w:rsid w:val="412AE148"/>
    <w:rsid w:val="416AFDE6"/>
    <w:rsid w:val="41E0B6B3"/>
    <w:rsid w:val="41FBFF76"/>
    <w:rsid w:val="43AEFAD8"/>
    <w:rsid w:val="443AA504"/>
    <w:rsid w:val="44964C5E"/>
    <w:rsid w:val="44D1360F"/>
    <w:rsid w:val="45326CCE"/>
    <w:rsid w:val="45DE8663"/>
    <w:rsid w:val="460C6631"/>
    <w:rsid w:val="467473BD"/>
    <w:rsid w:val="468612E3"/>
    <w:rsid w:val="469E63C4"/>
    <w:rsid w:val="46D363D1"/>
    <w:rsid w:val="471F2681"/>
    <w:rsid w:val="474808D0"/>
    <w:rsid w:val="478DEC98"/>
    <w:rsid w:val="48308978"/>
    <w:rsid w:val="48478B4E"/>
    <w:rsid w:val="49A0376F"/>
    <w:rsid w:val="49DEB11F"/>
    <w:rsid w:val="4A16F61D"/>
    <w:rsid w:val="4B9C3F93"/>
    <w:rsid w:val="4BB36A99"/>
    <w:rsid w:val="4C38EEF9"/>
    <w:rsid w:val="4CE4CCDF"/>
    <w:rsid w:val="4E2112B0"/>
    <w:rsid w:val="4E3B15F4"/>
    <w:rsid w:val="4EE94CEC"/>
    <w:rsid w:val="4F123163"/>
    <w:rsid w:val="4FBF2548"/>
    <w:rsid w:val="505481D2"/>
    <w:rsid w:val="5065768C"/>
    <w:rsid w:val="50C256E0"/>
    <w:rsid w:val="5107EFDA"/>
    <w:rsid w:val="51747548"/>
    <w:rsid w:val="51937076"/>
    <w:rsid w:val="51940894"/>
    <w:rsid w:val="51AA1252"/>
    <w:rsid w:val="51CC8BB2"/>
    <w:rsid w:val="51E0B926"/>
    <w:rsid w:val="53477531"/>
    <w:rsid w:val="53482356"/>
    <w:rsid w:val="53EAEDEF"/>
    <w:rsid w:val="54513CD2"/>
    <w:rsid w:val="546BEECD"/>
    <w:rsid w:val="5492179F"/>
    <w:rsid w:val="54B8E732"/>
    <w:rsid w:val="54C251F7"/>
    <w:rsid w:val="54CA492A"/>
    <w:rsid w:val="55406194"/>
    <w:rsid w:val="5563D3E1"/>
    <w:rsid w:val="55C4F1BA"/>
    <w:rsid w:val="560A1BB6"/>
    <w:rsid w:val="561BAC7F"/>
    <w:rsid w:val="56D0F164"/>
    <w:rsid w:val="570596FE"/>
    <w:rsid w:val="571B5186"/>
    <w:rsid w:val="57242329"/>
    <w:rsid w:val="572DA802"/>
    <w:rsid w:val="582F37E8"/>
    <w:rsid w:val="585EF3ED"/>
    <w:rsid w:val="58B4A867"/>
    <w:rsid w:val="58B53AF6"/>
    <w:rsid w:val="59003056"/>
    <w:rsid w:val="592711BA"/>
    <w:rsid w:val="5A3FDCA3"/>
    <w:rsid w:val="5A49F943"/>
    <w:rsid w:val="5AABCEF9"/>
    <w:rsid w:val="5AC44CBD"/>
    <w:rsid w:val="5B0FE1AA"/>
    <w:rsid w:val="5B46EE33"/>
    <w:rsid w:val="5B6DFC65"/>
    <w:rsid w:val="5B7AEB5E"/>
    <w:rsid w:val="5BAAB71E"/>
    <w:rsid w:val="5BD79E6D"/>
    <w:rsid w:val="5C49FDF1"/>
    <w:rsid w:val="5D583876"/>
    <w:rsid w:val="5EDFF6C0"/>
    <w:rsid w:val="5F26CD50"/>
    <w:rsid w:val="602C1C98"/>
    <w:rsid w:val="606D12EB"/>
    <w:rsid w:val="608ECA82"/>
    <w:rsid w:val="609C082B"/>
    <w:rsid w:val="609F12CE"/>
    <w:rsid w:val="60BF6A0C"/>
    <w:rsid w:val="6105717D"/>
    <w:rsid w:val="6129D0BE"/>
    <w:rsid w:val="61E79F1E"/>
    <w:rsid w:val="6236C653"/>
    <w:rsid w:val="624D8C08"/>
    <w:rsid w:val="625EDCFB"/>
    <w:rsid w:val="63048EA9"/>
    <w:rsid w:val="640FF9C1"/>
    <w:rsid w:val="64B433EE"/>
    <w:rsid w:val="6527EAB3"/>
    <w:rsid w:val="6528ADCC"/>
    <w:rsid w:val="65A9B1D7"/>
    <w:rsid w:val="65DAD900"/>
    <w:rsid w:val="6626A872"/>
    <w:rsid w:val="66BAF91F"/>
    <w:rsid w:val="67512F8B"/>
    <w:rsid w:val="67F61020"/>
    <w:rsid w:val="68080F8F"/>
    <w:rsid w:val="6812E400"/>
    <w:rsid w:val="68585731"/>
    <w:rsid w:val="68E9A9D1"/>
    <w:rsid w:val="690CCF3D"/>
    <w:rsid w:val="6929E211"/>
    <w:rsid w:val="69449C93"/>
    <w:rsid w:val="69F37809"/>
    <w:rsid w:val="6A3D24A7"/>
    <w:rsid w:val="6AE687AA"/>
    <w:rsid w:val="6C024B75"/>
    <w:rsid w:val="6C691004"/>
    <w:rsid w:val="6C76FA9B"/>
    <w:rsid w:val="6D0E034D"/>
    <w:rsid w:val="6D5195E2"/>
    <w:rsid w:val="6DD69FA1"/>
    <w:rsid w:val="6E16A971"/>
    <w:rsid w:val="6E47154A"/>
    <w:rsid w:val="6E5992D4"/>
    <w:rsid w:val="6E7557C4"/>
    <w:rsid w:val="6E7E2EE8"/>
    <w:rsid w:val="6EDCDD31"/>
    <w:rsid w:val="6F144256"/>
    <w:rsid w:val="6F945D48"/>
    <w:rsid w:val="6FB45686"/>
    <w:rsid w:val="702DAAAF"/>
    <w:rsid w:val="707A03C7"/>
    <w:rsid w:val="707E953D"/>
    <w:rsid w:val="70B80E0C"/>
    <w:rsid w:val="70C40575"/>
    <w:rsid w:val="714B3C73"/>
    <w:rsid w:val="7188D2EB"/>
    <w:rsid w:val="71E6F249"/>
    <w:rsid w:val="72167AE9"/>
    <w:rsid w:val="7269BDA8"/>
    <w:rsid w:val="726D9EEC"/>
    <w:rsid w:val="729393C5"/>
    <w:rsid w:val="7313C83C"/>
    <w:rsid w:val="7333E796"/>
    <w:rsid w:val="733714DF"/>
    <w:rsid w:val="74317198"/>
    <w:rsid w:val="74DC5373"/>
    <w:rsid w:val="759C0A92"/>
    <w:rsid w:val="75A8EDC8"/>
    <w:rsid w:val="75EA8D13"/>
    <w:rsid w:val="760484D3"/>
    <w:rsid w:val="7653B247"/>
    <w:rsid w:val="76E8DEA9"/>
    <w:rsid w:val="771A571D"/>
    <w:rsid w:val="7775A7D6"/>
    <w:rsid w:val="778E17AB"/>
    <w:rsid w:val="77B9B2BD"/>
    <w:rsid w:val="77BE9A9B"/>
    <w:rsid w:val="77DD6E9D"/>
    <w:rsid w:val="7864298A"/>
    <w:rsid w:val="7877B1D6"/>
    <w:rsid w:val="78B81BAC"/>
    <w:rsid w:val="790DA84F"/>
    <w:rsid w:val="791CC60C"/>
    <w:rsid w:val="79FB8B93"/>
    <w:rsid w:val="7A0E55C6"/>
    <w:rsid w:val="7A8008A1"/>
    <w:rsid w:val="7AE30BB6"/>
    <w:rsid w:val="7B52916A"/>
    <w:rsid w:val="7B7BD115"/>
    <w:rsid w:val="7B8E2D6F"/>
    <w:rsid w:val="7C29016E"/>
    <w:rsid w:val="7C5910F5"/>
    <w:rsid w:val="7C768DD5"/>
    <w:rsid w:val="7C7B5412"/>
    <w:rsid w:val="7CFB9AEC"/>
    <w:rsid w:val="7DE3D4C6"/>
    <w:rsid w:val="7E0571F7"/>
    <w:rsid w:val="7E07977E"/>
    <w:rsid w:val="7E08AE9C"/>
    <w:rsid w:val="7E11A015"/>
    <w:rsid w:val="7E1D25EF"/>
    <w:rsid w:val="7E50B040"/>
    <w:rsid w:val="7E7AA64A"/>
    <w:rsid w:val="7ED7A789"/>
    <w:rsid w:val="7F54A654"/>
    <w:rsid w:val="7F68A7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F039244"/>
  <w15:chartTrackingRefBased/>
  <w15:docId w15:val="{D37DB8FD-B3A4-4CE5-AAA8-A39F2248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4AB0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41537A"/>
  </w:style>
  <w:style w:type="paragraph" w:styleId="Bunntekst">
    <w:name w:val="footer"/>
    <w:basedOn w:val="Normal"/>
    <w:link w:val="Bunn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41537A"/>
  </w:style>
  <w:style w:type="character" w:styleId="Sterk">
    <w:name w:val="Strong"/>
    <w:basedOn w:val="Standardskriftforavsnitt"/>
    <w:uiPriority w:val="22"/>
    <w:qFormat/>
    <w:rsid w:val="0041537A"/>
    <w:rPr>
      <w:b/>
      <w:bCs/>
    </w:rPr>
  </w:style>
  <w:style w:type="table" w:styleId="Tabellrutenett">
    <w:name w:val="Table Grid"/>
    <w:basedOn w:val="Vanligtabell"/>
    <w:uiPriority w:val="39"/>
    <w:rsid w:val="004153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41537A"/>
    <w:pPr>
      <w:ind w:left="720"/>
      <w:contextualSpacing/>
    </w:pPr>
  </w:style>
  <w:style w:type="paragraph" w:styleId="Brdtekst">
    <w:name w:val="Body Text"/>
    <w:basedOn w:val="Normal"/>
    <w:link w:val="BrdtekstTegn"/>
    <w:uiPriority w:val="99"/>
    <w:rsid w:val="005E6BE4"/>
    <w:pPr>
      <w:spacing w:after="120" w:line="240" w:lineRule="auto"/>
    </w:pPr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character" w:customStyle="1" w:styleId="BrdtekstTegn">
    <w:name w:val="Brødtekst Tegn"/>
    <w:basedOn w:val="Standardskriftforavsnitt"/>
    <w:link w:val="Brdtekst"/>
    <w:uiPriority w:val="99"/>
    <w:rsid w:val="005E6BE4"/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paragraph" w:styleId="Tittel">
    <w:name w:val="Title"/>
    <w:basedOn w:val="Normal"/>
    <w:next w:val="Normal"/>
    <w:link w:val="TittelTegn"/>
    <w:uiPriority w:val="10"/>
    <w:qFormat/>
    <w:rsid w:val="005E6BE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5E6BE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normaltextrun">
    <w:name w:val="normaltextrun"/>
    <w:basedOn w:val="Standardskriftforavsnitt"/>
    <w:rsid w:val="007F43C4"/>
  </w:style>
  <w:style w:type="character" w:customStyle="1" w:styleId="eop">
    <w:name w:val="eop"/>
    <w:basedOn w:val="Standardskriftforavsnitt"/>
    <w:rsid w:val="007F43C4"/>
  </w:style>
  <w:style w:type="character" w:styleId="Hyperkobling">
    <w:name w:val="Hyperlink"/>
    <w:basedOn w:val="Standardskriftforavsnitt"/>
    <w:uiPriority w:val="99"/>
    <w:unhideWhenUsed/>
    <w:rsid w:val="00C548B0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AE15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character" w:customStyle="1" w:styleId="apple-converted-space">
    <w:name w:val="apple-converted-space"/>
    <w:basedOn w:val="Standardskriftforavsnitt"/>
    <w:rsid w:val="0090594B"/>
  </w:style>
  <w:style w:type="character" w:styleId="Utheving">
    <w:name w:val="Emphasis"/>
    <w:basedOn w:val="Standardskriftforavsnitt"/>
    <w:uiPriority w:val="20"/>
    <w:qFormat/>
    <w:rsid w:val="0008478C"/>
    <w:rPr>
      <w:i/>
      <w:iCs/>
    </w:rPr>
  </w:style>
  <w:style w:type="character" w:styleId="Fulgthyperkobling">
    <w:name w:val="FollowedHyperlink"/>
    <w:basedOn w:val="Standardskriftforavsnitt"/>
    <w:uiPriority w:val="99"/>
    <w:semiHidden/>
    <w:unhideWhenUsed/>
    <w:rsid w:val="00B93065"/>
    <w:rPr>
      <w:color w:val="954F72" w:themeColor="followedHyperlink"/>
      <w:u w:val="single"/>
    </w:rPr>
  </w:style>
  <w:style w:type="paragraph" w:customStyle="1" w:styleId="EndNoteBibliography">
    <w:name w:val="EndNote Bibliography"/>
    <w:basedOn w:val="Normal"/>
    <w:link w:val="EndNoteBibliographyTegn"/>
    <w:uiPriority w:val="1"/>
    <w:rsid w:val="1978FB51"/>
    <w:rPr>
      <w:rFonts w:eastAsiaTheme="minorEastAsia"/>
      <w:sz w:val="24"/>
      <w:szCs w:val="24"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uiPriority w:val="1"/>
    <w:rsid w:val="1978FB51"/>
    <w:rPr>
      <w:rFonts w:asciiTheme="minorHAnsi" w:eastAsiaTheme="minorEastAsia" w:hAnsiTheme="minorHAnsi" w:cstheme="minorBidi"/>
      <w:sz w:val="24"/>
      <w:szCs w:val="24"/>
      <w:lang w:val="en-US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3C4CB3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3C4CB3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3C4CB3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3C4CB3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3C4CB3"/>
    <w:rPr>
      <w:b/>
      <w:bCs/>
      <w:sz w:val="20"/>
      <w:szCs w:val="20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3C4CB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3C4CB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700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044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827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6019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59982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237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0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52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83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68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4687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435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694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0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47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075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796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2950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559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3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858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10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382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4696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366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082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17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0378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354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27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9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2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4084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81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683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64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556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1834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137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7866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1099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0779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930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51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831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87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1217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355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39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ehandbok.ous-hf.no/document/148989" TargetMode="External"/><Relationship Id="rId21" Type="http://schemas.openxmlformats.org/officeDocument/2006/relationships/hyperlink" Target="https://ehandbok.ous-hf.no/document/7077" TargetMode="External"/><Relationship Id="rId42" Type="http://schemas.openxmlformats.org/officeDocument/2006/relationships/hyperlink" Target="https://ehandbok.ous-hf.no/document/147590" TargetMode="External"/><Relationship Id="rId47" Type="http://schemas.openxmlformats.org/officeDocument/2006/relationships/hyperlink" Target="https://www.uptodate.com/contents/pneumonia-in-children-epidemiology-pathogenesis-and-etiology" TargetMode="External"/><Relationship Id="rId63" Type="http://schemas.openxmlformats.org/officeDocument/2006/relationships/hyperlink" Target="https://www.uptodate.com/contents/croup-management" TargetMode="External"/><Relationship Id="rId68" Type="http://schemas.openxmlformats.org/officeDocument/2006/relationships/hyperlink" Target="https://www.uptodate.com/contents/pneumonia-in-children-inpatient-treatment" TargetMode="External"/><Relationship Id="rId84" Type="http://schemas.openxmlformats.org/officeDocument/2006/relationships/hyperlink" Target="https://www.helsebiblioteket.no/innhold/retningslinjer/pediatri/akuttveileder-i-pediatri/5.sykdommer-i-mage-tarm-trakt-lever-og-pancreas/5.3-akutt-gastroenteritt-og-dehydrering" TargetMode="External"/><Relationship Id="rId89" Type="http://schemas.openxmlformats.org/officeDocument/2006/relationships/hyperlink" Target="https://lovdata.no/forskrift/2000-12-01-1217" TargetMode="External"/><Relationship Id="rId16" Type="http://schemas.openxmlformats.org/officeDocument/2006/relationships/hyperlink" Target="https://ehandbok.ous-hf.no/document/129059" TargetMode="External"/><Relationship Id="rId11" Type="http://schemas.openxmlformats.org/officeDocument/2006/relationships/image" Target="media/image1.png"/><Relationship Id="rId32" Type="http://schemas.openxmlformats.org/officeDocument/2006/relationships/hyperlink" Target="https://ehandbok.ous-hf.no/document/148917" TargetMode="External"/><Relationship Id="rId37" Type="http://schemas.openxmlformats.org/officeDocument/2006/relationships/hyperlink" Target="https://ehandbok.ous-hf.no/document/7382" TargetMode="External"/><Relationship Id="rId53" Type="http://schemas.openxmlformats.org/officeDocument/2006/relationships/hyperlink" Target="https://www.uptodate.com/contents/bronchiolitis-in-infants-and-children-clinical-features-and-diagnosis" TargetMode="External"/><Relationship Id="rId58" Type="http://schemas.openxmlformats.org/officeDocument/2006/relationships/hyperlink" Target="https://www.uptodate.com/contents/acute-respiratory-distress-in-children-emergency-evaluation-and-initial-stabilization" TargetMode="External"/><Relationship Id="rId74" Type="http://schemas.openxmlformats.org/officeDocument/2006/relationships/hyperlink" Target="https://legehandboka.no/handboken/kliniske-kapitler/pediatri/tilstander-og-sykdommer/lunger-og-luftveier/lungebetennelse-hos-barn" TargetMode="External"/><Relationship Id="rId79" Type="http://schemas.openxmlformats.org/officeDocument/2006/relationships/hyperlink" Target="https://bestpractice.bmj.com/topics/en-gb/1008" TargetMode="External"/><Relationship Id="rId5" Type="http://schemas.openxmlformats.org/officeDocument/2006/relationships/numbering" Target="numbering.xml"/><Relationship Id="rId90" Type="http://schemas.openxmlformats.org/officeDocument/2006/relationships/header" Target="header1.xml"/><Relationship Id="rId22" Type="http://schemas.openxmlformats.org/officeDocument/2006/relationships/hyperlink" Target="https://ehandbok.ous-hf.no/api/File/GetFile?entityId=225889&amp;isLastVersion=false" TargetMode="External"/><Relationship Id="rId27" Type="http://schemas.openxmlformats.org/officeDocument/2006/relationships/hyperlink" Target="https://ehandbok.ous-hf.no/document/3883" TargetMode="External"/><Relationship Id="rId43" Type="http://schemas.openxmlformats.org/officeDocument/2006/relationships/hyperlink" Target="https://ehandbok.ous-hf.no/document/147933" TargetMode="External"/><Relationship Id="rId48" Type="http://schemas.openxmlformats.org/officeDocument/2006/relationships/hyperlink" Target="https://www.helsebiblioteket.no/innhold/retningslinjer/pediatri/akuttveileder-i-pediatri/7.lunge-og-luftveissykdommer-inkludert-luftveisinfeksjoner/7.9-akutt-laryngitt" TargetMode="External"/><Relationship Id="rId64" Type="http://schemas.openxmlformats.org/officeDocument/2006/relationships/hyperlink" Target="https://ginasthma.org/wp-content/uploads/2023/05/GINA-2023-Full-Report-2023-WMS.pdf" TargetMode="External"/><Relationship Id="rId69" Type="http://schemas.openxmlformats.org/officeDocument/2006/relationships/hyperlink" Target="https://www.pedsafe.no/wp-content/uploads/2022/12/Nasjonal-retningslinje_v3_271222.pdf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www.helsebiblioteket.no/innhold/retningslinjer/pediatri/akuttveileder-i-pediatri/7.lunge-og-luftveissykdommer-inkludert-luftveisinfeksjoner/7.2-akutt-astma" TargetMode="External"/><Relationship Id="rId72" Type="http://schemas.openxmlformats.org/officeDocument/2006/relationships/hyperlink" Target="https://www.legemidlertilbarn.no/smertebehandling" TargetMode="External"/><Relationship Id="rId80" Type="http://schemas.openxmlformats.org/officeDocument/2006/relationships/hyperlink" Target="https://www.uptodate.com/contents/high-flow-nasal-cannula-oxygen-therapy-in-children" TargetMode="External"/><Relationship Id="rId85" Type="http://schemas.openxmlformats.org/officeDocument/2006/relationships/hyperlink" Target="https://www.uptodate.com/contents/measurement-of-growth-in-children" TargetMode="External"/><Relationship Id="rId93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oleObject" Target="embeddings/oleObject1.bin"/><Relationship Id="rId17" Type="http://schemas.openxmlformats.org/officeDocument/2006/relationships/hyperlink" Target="https://ehandbok.ous-hf.no/document/140543" TargetMode="External"/><Relationship Id="rId25" Type="http://schemas.openxmlformats.org/officeDocument/2006/relationships/hyperlink" Target="https://ehandbok.ous-hf.no/document/135194" TargetMode="External"/><Relationship Id="rId33" Type="http://schemas.openxmlformats.org/officeDocument/2006/relationships/hyperlink" Target="https://ehandbok.ous-hf.no/document/133679" TargetMode="External"/><Relationship Id="rId38" Type="http://schemas.openxmlformats.org/officeDocument/2006/relationships/hyperlink" Target="https://ehandbok.ous-hf.no/document/149399" TargetMode="External"/><Relationship Id="rId46" Type="http://schemas.openxmlformats.org/officeDocument/2006/relationships/hyperlink" Target="https://ehandbok.ous-hf.no/document/147941" TargetMode="External"/><Relationship Id="rId59" Type="http://schemas.openxmlformats.org/officeDocument/2006/relationships/hyperlink" Target="https://bestpractice.bmj.com/topics/en-gb/681" TargetMode="External"/><Relationship Id="rId67" Type="http://schemas.openxmlformats.org/officeDocument/2006/relationships/hyperlink" Target="https://www.helsebiblioteket.no/innhold/retningslinjer/pediatri/generell-veileder-i-pediatri/7.ovre-og-nedre-luftveier/7.1-symptomer-og-funn-ved-luftveis-og-lungesykdom" TargetMode="External"/><Relationship Id="rId20" Type="http://schemas.openxmlformats.org/officeDocument/2006/relationships/hyperlink" Target="https://ehandbok.ous-hf.no/document/131647" TargetMode="External"/><Relationship Id="rId41" Type="http://schemas.openxmlformats.org/officeDocument/2006/relationships/hyperlink" Target="https://ehandbok.ous-hf.no/document/147589" TargetMode="External"/><Relationship Id="rId54" Type="http://schemas.openxmlformats.org/officeDocument/2006/relationships/hyperlink" Target="https://www.helsebiblioteket.no/innhold/retningslinjer/pediatri/akuttveileder-i-pediatri/7.lunge-og-luftveissykdommer-inkludert-luftveisinfeksjoner/7.4-akutt-bronkiolitt" TargetMode="External"/><Relationship Id="rId62" Type="http://schemas.openxmlformats.org/officeDocument/2006/relationships/hyperlink" Target="https://www.uptodate.com/contents/acute-asthma-exacerbations-in-children-younger-than-12-years-inpatient-management" TargetMode="External"/><Relationship Id="rId70" Type="http://schemas.openxmlformats.org/officeDocument/2006/relationships/hyperlink" Target="https://www.helsebiblioteket.no/innhold/retningslinjer/pediatri/akuttveileder-i-pediatri/1.akutte-prosedyrer-og-tilstander-inkludert-ulykker/1.14-pediatrisk-tidlig-varslingsskar-triage-og-kommunikasjon" TargetMode="External"/><Relationship Id="rId75" Type="http://schemas.openxmlformats.org/officeDocument/2006/relationships/hyperlink" Target="https://www.helsebiblioteket.no/innhold/retningslinjer/pediatri/akuttveileder-i-pediatri/7.lunge-og-luftveissykdommer-inkludert-luftveisinfeksjoner/7.11-pneumoni" TargetMode="External"/><Relationship Id="rId83" Type="http://schemas.openxmlformats.org/officeDocument/2006/relationships/hyperlink" Target="https://www.helsebiblioteket.no/innhold/retningslinjer/pediatri/akuttveileder-i-pediatri/1.akutte-prosedyrer-og-tilstander-inkludert-ulykker/1.8-intravenos-vedlikeholdsvaeske-behandling" TargetMode="External"/><Relationship Id="rId88" Type="http://schemas.openxmlformats.org/officeDocument/2006/relationships/hyperlink" Target="https://www.uptodate.com/contents/overview-of-enteral-nutrition-in-infants-and-children" TargetMode="External"/><Relationship Id="rId9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ehandbok.ous-hf.no/document/71521" TargetMode="External"/><Relationship Id="rId23" Type="http://schemas.openxmlformats.org/officeDocument/2006/relationships/hyperlink" Target="https://ehandbok.ous-hf.no/document/121123" TargetMode="External"/><Relationship Id="rId28" Type="http://schemas.openxmlformats.org/officeDocument/2006/relationships/hyperlink" Target="https://ehandbok.ous-hf.no/document/142965" TargetMode="External"/><Relationship Id="rId36" Type="http://schemas.openxmlformats.org/officeDocument/2006/relationships/hyperlink" Target="https://ehandbok.ous-hf.no/document/52436" TargetMode="External"/><Relationship Id="rId49" Type="http://schemas.openxmlformats.org/officeDocument/2006/relationships/hyperlink" Target="https://legehandboka.no/handboken/kliniske-kapitler/pediatri/tilstander-og-sykdommer/infeksjoner/falsk-krupp" TargetMode="External"/><Relationship Id="rId57" Type="http://schemas.openxmlformats.org/officeDocument/2006/relationships/hyperlink" Target="https://www.helsebiblioteket.no/innhold/retningslinjer/pediatri/akuttveileder-i-pediatri/1.akutte-prosedyrer-og-tilstander-inkludert-ulykker/1.3-hjertestans-og-resuscitering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ehandbok.ous-hf.no/document/71521" TargetMode="External"/><Relationship Id="rId44" Type="http://schemas.openxmlformats.org/officeDocument/2006/relationships/hyperlink" Target="https://ehandbok.ous-hf.no/document/147940" TargetMode="External"/><Relationship Id="rId52" Type="http://schemas.openxmlformats.org/officeDocument/2006/relationships/hyperlink" Target="https://bestpractice.bmj.com/topics/en-us/28" TargetMode="External"/><Relationship Id="rId60" Type="http://schemas.openxmlformats.org/officeDocument/2006/relationships/hyperlink" Target="https://legehandboka.no/handboken/kliniske-kapitler/lunger/tilstander-og-sykdommer/obstruktive-sykdommer/astma-akutt-barn" TargetMode="External"/><Relationship Id="rId65" Type="http://schemas.openxmlformats.org/officeDocument/2006/relationships/hyperlink" Target="https://www.uptodate.com/contents/delivery-of-inhaled-medication-in-children" TargetMode="External"/><Relationship Id="rId73" Type="http://schemas.openxmlformats.org/officeDocument/2006/relationships/hyperlink" Target="https://www.uptodate.com/contents/the-common-cold-in-children-management-and-prevention" TargetMode="External"/><Relationship Id="rId78" Type="http://schemas.openxmlformats.org/officeDocument/2006/relationships/hyperlink" Target="https://www.uptodate.com/contents/epidemiology-clinical-presentation-and-evaluation-of-parapneumonic-effusion-and-empyema-in-children" TargetMode="External"/><Relationship Id="rId81" Type="http://schemas.openxmlformats.org/officeDocument/2006/relationships/hyperlink" Target="https://www.uptodate.com/contents/fever-in-infants-and-children-pathophysiology-and-management" TargetMode="External"/><Relationship Id="rId86" Type="http://schemas.openxmlformats.org/officeDocument/2006/relationships/hyperlink" Target="https://www.uptodate.com/contents/clinical-assessment-of-hypovolemia-dehydration-in-children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www.varnett.no/portal/procedure/7665/19" TargetMode="External"/><Relationship Id="rId18" Type="http://schemas.openxmlformats.org/officeDocument/2006/relationships/hyperlink" Target="https://ehandbok.ous-hf.no/document/129059" TargetMode="External"/><Relationship Id="rId39" Type="http://schemas.openxmlformats.org/officeDocument/2006/relationships/hyperlink" Target="https://ehandbok.ous-hf.no/document/147588" TargetMode="External"/><Relationship Id="rId34" Type="http://schemas.openxmlformats.org/officeDocument/2006/relationships/hyperlink" Target="https://ehandbok.ous-hf.no/document/2381" TargetMode="External"/><Relationship Id="rId50" Type="http://schemas.openxmlformats.org/officeDocument/2006/relationships/hyperlink" Target="https://legehandboka.no/handboken/kliniske-kapitler/pediatri/tilstander-og-sykdommer/infeksjoner/bronkiolitt" TargetMode="External"/><Relationship Id="rId55" Type="http://schemas.openxmlformats.org/officeDocument/2006/relationships/hyperlink" Target="https://www.nice.org.uk/guidance/ng9" TargetMode="External"/><Relationship Id="rId76" Type="http://schemas.openxmlformats.org/officeDocument/2006/relationships/hyperlink" Target="https://www.uptodate.com/contents/continuous-oxygen-delivery-systems-for-the-acute-care-of-infants-children-and-adults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ww.nsf.no/sites/default/files/inline-images/barnesykepleier-funksjons-og-ansvarsomrader-2017_0.pdf" TargetMode="External"/><Relationship Id="rId92" Type="http://schemas.openxmlformats.org/officeDocument/2006/relationships/fontTable" Target="fontTable.xml"/><Relationship Id="rId2" Type="http://schemas.openxmlformats.org/officeDocument/2006/relationships/customXml" Target="../customXml/item2.xml"/><Relationship Id="rId29" Type="http://schemas.openxmlformats.org/officeDocument/2006/relationships/hyperlink" Target="https://ehandbok.ous-hf.no/document/119216" TargetMode="External"/><Relationship Id="rId24" Type="http://schemas.openxmlformats.org/officeDocument/2006/relationships/hyperlink" Target="https://ehandbok.ous-hf.no/document/39267" TargetMode="External"/><Relationship Id="rId40" Type="http://schemas.openxmlformats.org/officeDocument/2006/relationships/hyperlink" Target="https://ehandbok.ous-hf.no/document/147584" TargetMode="External"/><Relationship Id="rId45" Type="http://schemas.openxmlformats.org/officeDocument/2006/relationships/hyperlink" Target="https://ehandbok.ous-hf.no/document/147934" TargetMode="External"/><Relationship Id="rId66" Type="http://schemas.openxmlformats.org/officeDocument/2006/relationships/hyperlink" Target="https://www.uptodate.com/contents/emergency-airway-management-in-children-unique-pediatric-considerations" TargetMode="External"/><Relationship Id="rId87" Type="http://schemas.openxmlformats.org/officeDocument/2006/relationships/hyperlink" Target="https://www.uptodate.com/contents/common-problems-of-breastfeeding-and-weaning" TargetMode="External"/><Relationship Id="rId61" Type="http://schemas.openxmlformats.org/officeDocument/2006/relationships/hyperlink" Target="https://bestpractice.bmj.com/topics/en-gb/1098" TargetMode="External"/><Relationship Id="rId82" Type="http://schemas.openxmlformats.org/officeDocument/2006/relationships/hyperlink" Target="https://www.uptodate.com/contents/assessment-of-systemic-perfusion-in-children" TargetMode="External"/><Relationship Id="rId19" Type="http://schemas.openxmlformats.org/officeDocument/2006/relationships/hyperlink" Target="https://www.varnett.no/portal/procedure/13868/" TargetMode="External"/><Relationship Id="rId14" Type="http://schemas.openxmlformats.org/officeDocument/2006/relationships/hyperlink" Target="https://ehandbok.ous-hf.no/document/3022" TargetMode="External"/><Relationship Id="rId30" Type="http://schemas.openxmlformats.org/officeDocument/2006/relationships/hyperlink" Target="https://ehandbok.ous-hf.no/document/142203" TargetMode="External"/><Relationship Id="rId35" Type="http://schemas.openxmlformats.org/officeDocument/2006/relationships/hyperlink" Target="https://ehandbok.ous-hf.no/document/147934" TargetMode="External"/><Relationship Id="rId56" Type="http://schemas.openxmlformats.org/officeDocument/2006/relationships/hyperlink" Target="https://www.uptodate.com/contents/bronchiolitis-in-infants-and-children-treatment-outcome-and-prevention" TargetMode="External"/><Relationship Id="rId77" Type="http://schemas.openxmlformats.org/officeDocument/2006/relationships/hyperlink" Target="https://www.helsebiblioteket.no/innhold/retningslinjer/pediatri/akuttveileder-i-pediatri/7.lunge-og-luftveissykdommer-inkludert-luftveisinfeksjoner/7.12-parapneumonisk-effusjon-og-pleuraempyem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oleObject" Target="embeddings/oleObject2.bin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3cc8c0b8-36bb-4877-9579-e432d427316a">
      <Terms xmlns="http://schemas.microsoft.com/office/infopath/2007/PartnerControls"/>
    </lcf76f155ced4ddcb4097134ff3c332f>
    <TaxCatchAll xmlns="1bfe2035-de25-4a70-bbac-e87eca0bdd5d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D8A6AFE100AC04893A8398053EC507E" ma:contentTypeVersion="14" ma:contentTypeDescription="Opprett et nytt dokument." ma:contentTypeScope="" ma:versionID="e7464b30ec9715f2f2fb5dc003ba1265">
  <xsd:schema xmlns:xsd="http://www.w3.org/2001/XMLSchema" xmlns:xs="http://www.w3.org/2001/XMLSchema" xmlns:p="http://schemas.microsoft.com/office/2006/metadata/properties" xmlns:ns2="3cc8c0b8-36bb-4877-9579-e432d427316a" xmlns:ns3="1bfe2035-de25-4a70-bbac-e87eca0bdd5d" targetNamespace="http://schemas.microsoft.com/office/2006/metadata/properties" ma:root="true" ma:fieldsID="b64e70d63b2db6f9e1b83989c65b0d39" ns2:_="" ns3:_="">
    <xsd:import namespace="3cc8c0b8-36bb-4877-9579-e432d427316a"/>
    <xsd:import namespace="1bfe2035-de25-4a70-bbac-e87eca0bdd5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c8c0b8-36bb-4877-9579-e432d42731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Bildemerkelapper" ma:readOnly="false" ma:fieldId="{5cf76f15-5ced-4ddc-b409-7134ff3c332f}" ma:taxonomyMulti="true" ma:sspId="bbe3d436-fbfd-41cc-af34-671200448db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1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fe2035-de25-4a70-bbac-e87eca0bdd5d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994f96a7-26a2-4654-a68e-a59bebf0fb05}" ma:internalName="TaxCatchAll" ma:showField="CatchAllData" ma:web="1bfe2035-de25-4a70-bbac-e87eca0bdd5d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62EB84B-5401-4050-8C41-01CF659CDBE8}">
  <ds:schemaRefs>
    <ds:schemaRef ds:uri="http://schemas.microsoft.com/office/2006/metadata/properties"/>
    <ds:schemaRef ds:uri="http://schemas.microsoft.com/office/infopath/2007/PartnerControls"/>
    <ds:schemaRef ds:uri="3cc8c0b8-36bb-4877-9579-e432d427316a"/>
    <ds:schemaRef ds:uri="1bfe2035-de25-4a70-bbac-e87eca0bdd5d"/>
  </ds:schemaRefs>
</ds:datastoreItem>
</file>

<file path=customXml/itemProps2.xml><?xml version="1.0" encoding="utf-8"?>
<ds:datastoreItem xmlns:ds="http://schemas.openxmlformats.org/officeDocument/2006/customXml" ds:itemID="{36739990-4741-4634-B6E4-99AB6E474E9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cc8c0b8-36bb-4877-9579-e432d427316a"/>
    <ds:schemaRef ds:uri="1bfe2035-de25-4a70-bbac-e87eca0bdd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475A3C4-CD70-4EE7-82A8-24DB8461DFB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8A8027F-2275-4E21-9735-AA97F6FEFF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1</Pages>
  <Words>4639</Words>
  <Characters>24588</Characters>
  <Application>Microsoft Office Word</Application>
  <DocSecurity>0</DocSecurity>
  <Lines>204</Lines>
  <Paragraphs>58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>Mal nasjonal veiledende plan til forvaltning</vt:lpstr>
    </vt:vector>
  </TitlesOfParts>
  <Company>Helse Sør-Øst</Company>
  <LinksUpToDate>false</LinksUpToDate>
  <CharactersWithSpaces>29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l nasjonal veiledende plan til forvaltning</dc:title>
  <dc:subject/>
  <dc:creator>Annika Brandal</dc:creator>
  <cp:keywords/>
  <dc:description/>
  <cp:lastModifiedBy>Ida Synnøve Steen</cp:lastModifiedBy>
  <cp:revision>4</cp:revision>
  <dcterms:created xsi:type="dcterms:W3CDTF">2025-01-02T13:32:00Z</dcterms:created>
  <dcterms:modified xsi:type="dcterms:W3CDTF">2025-01-06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D8A6AFE100AC04893A8398053EC507E</vt:lpwstr>
  </property>
  <property fmtid="{D5CDD505-2E9C-101B-9397-08002B2CF9AE}" pid="3" name="MSIP_Label_5b906c1f-19d2-4ac1-bea8-1ddf524e35b3_Enabled">
    <vt:lpwstr>true</vt:lpwstr>
  </property>
  <property fmtid="{D5CDD505-2E9C-101B-9397-08002B2CF9AE}" pid="4" name="MSIP_Label_5b906c1f-19d2-4ac1-bea8-1ddf524e35b3_SetDate">
    <vt:lpwstr>2022-03-07T14:20:11Z</vt:lpwstr>
  </property>
  <property fmtid="{D5CDD505-2E9C-101B-9397-08002B2CF9AE}" pid="5" name="MSIP_Label_5b906c1f-19d2-4ac1-bea8-1ddf524e35b3_Method">
    <vt:lpwstr>Standard</vt:lpwstr>
  </property>
  <property fmtid="{D5CDD505-2E9C-101B-9397-08002B2CF9AE}" pid="6" name="MSIP_Label_5b906c1f-19d2-4ac1-bea8-1ddf524e35b3_Name">
    <vt:lpwstr>Internal</vt:lpwstr>
  </property>
  <property fmtid="{D5CDD505-2E9C-101B-9397-08002B2CF9AE}" pid="7" name="MSIP_Label_5b906c1f-19d2-4ac1-bea8-1ddf524e35b3_SiteId">
    <vt:lpwstr>7f8e4cf0-71fb-489c-a336-3f9252a63908</vt:lpwstr>
  </property>
  <property fmtid="{D5CDD505-2E9C-101B-9397-08002B2CF9AE}" pid="8" name="MSIP_Label_5b906c1f-19d2-4ac1-bea8-1ddf524e35b3_ActionId">
    <vt:lpwstr>cb690a0a-d4d2-47a6-93a7-8d0378b69dea</vt:lpwstr>
  </property>
  <property fmtid="{D5CDD505-2E9C-101B-9397-08002B2CF9AE}" pid="9" name="MSIP_Label_5b906c1f-19d2-4ac1-bea8-1ddf524e35b3_ContentBits">
    <vt:lpwstr>0</vt:lpwstr>
  </property>
  <property fmtid="{D5CDD505-2E9C-101B-9397-08002B2CF9AE}" pid="10" name="MediaServiceImageTags">
    <vt:lpwstr/>
  </property>
</Properties>
</file>